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BE021" w14:textId="77777777" w:rsidR="004175A0" w:rsidRDefault="005213AC" w:rsidP="00663978">
      <w:bookmarkStart w:id="0" w:name="_Toc381700218"/>
      <w:bookmarkStart w:id="1" w:name="_GoBack"/>
      <w:bookmarkEnd w:id="1"/>
      <w:r>
        <w:t>Long-term outlook</w:t>
      </w:r>
    </w:p>
    <w:p w14:paraId="099BE022" w14:textId="77777777" w:rsidR="005213AC" w:rsidRDefault="005213AC" w:rsidP="00663978">
      <w:r>
        <w:t>Chapter 10</w:t>
      </w:r>
    </w:p>
    <w:p w14:paraId="099BE023" w14:textId="77777777" w:rsidR="005213AC" w:rsidRPr="005213AC" w:rsidRDefault="005213AC" w:rsidP="005213AC">
      <w:pPr>
        <w:rPr>
          <w:i/>
        </w:rPr>
      </w:pPr>
      <w:r w:rsidRPr="005213AC">
        <w:rPr>
          <w:i/>
        </w:rPr>
        <w:t xml:space="preserve">‘an assessment of the long-term outlook for the ecosystem…’  </w:t>
      </w:r>
      <w:r w:rsidRPr="005213AC">
        <w:t xml:space="preserve">within the Great Barrier Reef Region, Section 54(3)(h) of the </w:t>
      </w:r>
      <w:r w:rsidRPr="005213AC">
        <w:rPr>
          <w:i/>
        </w:rPr>
        <w:t>Great Barrier Reef Marine Park Act 1975</w:t>
      </w:r>
    </w:p>
    <w:p w14:paraId="099BE024" w14:textId="77777777" w:rsidR="005213AC" w:rsidRPr="005213AC" w:rsidRDefault="005213AC" w:rsidP="005213AC">
      <w:pPr>
        <w:rPr>
          <w:i/>
        </w:rPr>
      </w:pPr>
      <w:r w:rsidRPr="005213AC">
        <w:rPr>
          <w:i/>
        </w:rPr>
        <w:t>‘an assessment of the long-term outlook for the heritage values…</w:t>
      </w:r>
      <w:r w:rsidRPr="005213AC">
        <w:t>’  of the Great Barrier Reef Region, Section 116A(2)(f) of the</w:t>
      </w:r>
      <w:r w:rsidRPr="005213AC">
        <w:rPr>
          <w:i/>
        </w:rPr>
        <w:t xml:space="preserve"> Great Barrier Reef Marine Park Regulations 1983</w:t>
      </w:r>
    </w:p>
    <w:p w14:paraId="099BE025" w14:textId="77777777" w:rsidR="0072287A" w:rsidRDefault="0072287A" w:rsidP="005213AC">
      <w:r>
        <w:t>&lt;</w:t>
      </w:r>
      <w:r w:rsidRPr="0072287A">
        <w:t xml:space="preserve"> </w:t>
      </w:r>
      <w:r>
        <w:t>Photograph of a giant clam on a coral reef with a snorkeler swimming past above. Copyright Chris Jones.</w:t>
      </w:r>
    </w:p>
    <w:p w14:paraId="099BE026" w14:textId="77777777" w:rsidR="0072287A" w:rsidRDefault="0072287A" w:rsidP="005213AC"/>
    <w:p w14:paraId="099BE027" w14:textId="77777777" w:rsidR="005213AC" w:rsidRDefault="005213AC" w:rsidP="005213AC">
      <w:r>
        <w:t>2014 Summary of assessment</w:t>
      </w:r>
    </w:p>
    <w:tbl>
      <w:tblPr>
        <w:tblStyle w:val="TableGrid"/>
        <w:tblW w:w="8075" w:type="dxa"/>
        <w:tblLayout w:type="fixed"/>
        <w:tblLook w:val="04A0" w:firstRow="1" w:lastRow="0" w:firstColumn="1" w:lastColumn="0" w:noHBand="0" w:noVBand="1"/>
        <w:tblCaption w:val="10.5.1 Outlook for the Great Barrier Reef ecosystem"/>
        <w:tblDescription w:val="Table summarising the outlook for ecosystems in the first column, with a justification in the second column, a grade for 2009 in the third column, a grade for 2014 and a trend since 2009 in the fourth column. The overall ‘outlook for ecosystems’ was poor in 2009, and is poor with a deteriorating trend in 2014, based on the grading statements in the table below."/>
      </w:tblPr>
      <w:tblGrid>
        <w:gridCol w:w="1430"/>
        <w:gridCol w:w="4519"/>
        <w:gridCol w:w="2126"/>
      </w:tblGrid>
      <w:tr w:rsidR="005213AC" w14:paraId="099BE02C" w14:textId="77777777" w:rsidTr="005213AC">
        <w:tc>
          <w:tcPr>
            <w:tcW w:w="1430" w:type="dxa"/>
            <w:shd w:val="clear" w:color="auto" w:fill="auto"/>
            <w:vAlign w:val="center"/>
          </w:tcPr>
          <w:p w14:paraId="099BE028" w14:textId="77777777" w:rsidR="005213AC" w:rsidRPr="00A77CCC" w:rsidRDefault="005213AC" w:rsidP="00F4048C">
            <w:pPr>
              <w:spacing w:after="200" w:line="276" w:lineRule="auto"/>
              <w:rPr>
                <w:b/>
                <w:sz w:val="18"/>
                <w:szCs w:val="18"/>
                <w:lang w:eastAsia="en-AU"/>
              </w:rPr>
            </w:pPr>
            <w:r w:rsidRPr="00A77CCC">
              <w:rPr>
                <w:b/>
                <w:sz w:val="18"/>
                <w:szCs w:val="18"/>
              </w:rPr>
              <w:t>Outlook for the ecosystem</w:t>
            </w:r>
          </w:p>
        </w:tc>
        <w:tc>
          <w:tcPr>
            <w:tcW w:w="4519" w:type="dxa"/>
            <w:shd w:val="clear" w:color="auto" w:fill="auto"/>
          </w:tcPr>
          <w:p w14:paraId="099BE029" w14:textId="77777777" w:rsidR="005213AC" w:rsidRPr="00A77CCC" w:rsidRDefault="005213AC" w:rsidP="00F4048C">
            <w:pPr>
              <w:spacing w:after="120" w:line="276" w:lineRule="auto"/>
              <w:rPr>
                <w:sz w:val="18"/>
                <w:szCs w:val="18"/>
              </w:rPr>
            </w:pPr>
            <w:r w:rsidRPr="00A77CCC">
              <w:rPr>
                <w:sz w:val="18"/>
                <w:szCs w:val="18"/>
              </w:rPr>
              <w:t xml:space="preserve">The Great Barrier Reef ecosystem is under pressure. Cumulative effects are diminishing the ecosystem’s ability to recover from disturbances. </w:t>
            </w:r>
            <w:r>
              <w:rPr>
                <w:sz w:val="18"/>
                <w:szCs w:val="18"/>
              </w:rPr>
              <w:t xml:space="preserve">Some </w:t>
            </w:r>
            <w:r w:rsidRPr="00A77CCC">
              <w:rPr>
                <w:sz w:val="18"/>
                <w:szCs w:val="18"/>
              </w:rPr>
              <w:t xml:space="preserve">threats are increasing, driven mainly by climate change, economic growth and population growth. The emerging success of some initiatives (such as improving land-based run-off) means some threats may be reduced in the future. However, there are significant lags from when actions are taken to improvements being evident in the ecosystem. More than ever, a focus on building resilience by reducing all threats is important in protecting the Region’s ecosystem </w:t>
            </w:r>
            <w:r>
              <w:rPr>
                <w:sz w:val="18"/>
                <w:szCs w:val="18"/>
              </w:rPr>
              <w:t xml:space="preserve">and its Outstanding Universal Value </w:t>
            </w:r>
            <w:r w:rsidRPr="00A77CCC">
              <w:rPr>
                <w:sz w:val="18"/>
                <w:szCs w:val="18"/>
              </w:rPr>
              <w:t>into the future.</w:t>
            </w:r>
          </w:p>
        </w:tc>
        <w:tc>
          <w:tcPr>
            <w:tcW w:w="2126" w:type="dxa"/>
            <w:shd w:val="clear" w:color="auto" w:fill="auto"/>
            <w:vAlign w:val="center"/>
          </w:tcPr>
          <w:p w14:paraId="099BE02A" w14:textId="77777777" w:rsidR="005213AC" w:rsidRPr="00A77CCC" w:rsidRDefault="005213AC" w:rsidP="00F4048C">
            <w:pPr>
              <w:spacing w:after="200" w:line="276" w:lineRule="auto"/>
              <w:rPr>
                <w:b/>
                <w:sz w:val="18"/>
                <w:szCs w:val="18"/>
              </w:rPr>
            </w:pPr>
            <w:r w:rsidRPr="00A77CCC">
              <w:rPr>
                <w:b/>
                <w:sz w:val="18"/>
                <w:szCs w:val="18"/>
              </w:rPr>
              <w:t>Poor,</w:t>
            </w:r>
          </w:p>
          <w:p w14:paraId="099BE02B" w14:textId="77777777" w:rsidR="005213AC" w:rsidRPr="005213AC" w:rsidRDefault="005213AC" w:rsidP="00F4048C">
            <w:pPr>
              <w:spacing w:after="200" w:line="276" w:lineRule="auto"/>
              <w:rPr>
                <w:sz w:val="18"/>
                <w:szCs w:val="18"/>
              </w:rPr>
            </w:pPr>
            <w:r w:rsidRPr="005213AC">
              <w:rPr>
                <w:sz w:val="18"/>
                <w:szCs w:val="18"/>
              </w:rPr>
              <w:t>Deteriorated, Deteriorating</w:t>
            </w:r>
          </w:p>
        </w:tc>
      </w:tr>
      <w:tr w:rsidR="005213AC" w14:paraId="099BE032" w14:textId="77777777" w:rsidTr="005213AC">
        <w:tc>
          <w:tcPr>
            <w:tcW w:w="1430" w:type="dxa"/>
            <w:shd w:val="clear" w:color="auto" w:fill="auto"/>
          </w:tcPr>
          <w:p w14:paraId="099BE02D" w14:textId="77777777" w:rsidR="005213AC" w:rsidRPr="00A77CCC" w:rsidRDefault="005213AC" w:rsidP="00F4048C">
            <w:pPr>
              <w:spacing w:after="200" w:line="276" w:lineRule="auto"/>
              <w:rPr>
                <w:b/>
                <w:sz w:val="18"/>
                <w:szCs w:val="18"/>
                <w:lang w:eastAsia="en-AU"/>
              </w:rPr>
            </w:pPr>
            <w:r w:rsidRPr="00A77CCC">
              <w:rPr>
                <w:b/>
                <w:sz w:val="18"/>
                <w:szCs w:val="18"/>
              </w:rPr>
              <w:t>Outlook for heritage values</w:t>
            </w:r>
          </w:p>
        </w:tc>
        <w:tc>
          <w:tcPr>
            <w:tcW w:w="4519" w:type="dxa"/>
            <w:shd w:val="clear" w:color="auto" w:fill="auto"/>
          </w:tcPr>
          <w:p w14:paraId="099BE02E" w14:textId="77777777" w:rsidR="005213AC" w:rsidRPr="00A77CCC" w:rsidRDefault="005213AC" w:rsidP="00F4048C">
            <w:pPr>
              <w:spacing w:after="120" w:line="276" w:lineRule="auto"/>
              <w:rPr>
                <w:rFonts w:eastAsiaTheme="minorHAnsi"/>
                <w:b/>
                <w:sz w:val="18"/>
                <w:szCs w:val="18"/>
              </w:rPr>
            </w:pPr>
            <w:r w:rsidRPr="00A77CCC">
              <w:rPr>
                <w:sz w:val="18"/>
                <w:szCs w:val="18"/>
              </w:rPr>
              <w:t xml:space="preserve">The close connection between the Region’s ecosystem and its heritage values means that many are deteriorating as ecosystem condition declines, for example Indigenous heritage values. Similarly, attributes that contribute to the </w:t>
            </w:r>
            <w:r>
              <w:rPr>
                <w:sz w:val="18"/>
                <w:szCs w:val="18"/>
              </w:rPr>
              <w:t>o</w:t>
            </w:r>
            <w:r w:rsidRPr="00A77CCC">
              <w:rPr>
                <w:sz w:val="18"/>
                <w:szCs w:val="18"/>
              </w:rPr>
              <w:t xml:space="preserve">utstanding </w:t>
            </w:r>
            <w:r>
              <w:rPr>
                <w:sz w:val="18"/>
                <w:szCs w:val="18"/>
              </w:rPr>
              <w:t>u</w:t>
            </w:r>
            <w:r w:rsidRPr="00A77CCC">
              <w:rPr>
                <w:sz w:val="18"/>
                <w:szCs w:val="18"/>
              </w:rPr>
              <w:t xml:space="preserve">niversal </w:t>
            </w:r>
            <w:r>
              <w:rPr>
                <w:sz w:val="18"/>
                <w:szCs w:val="18"/>
              </w:rPr>
              <w:t>v</w:t>
            </w:r>
            <w:r w:rsidRPr="00A77CCC">
              <w:rPr>
                <w:sz w:val="18"/>
                <w:szCs w:val="18"/>
              </w:rPr>
              <w:t>alue of the Great Barrier Reef are under pressure from a range of threats. The Region’s social significance, built around a history of personal experiences, will continue to shift as use changes. Underwater aesthetic values will likely continue to decline. The outlook for historic heritage values will be influenced by how well sites are recorded and maintained. Increasing recognition of the Region’s heritage values improves their likely outlook.</w:t>
            </w:r>
          </w:p>
        </w:tc>
        <w:tc>
          <w:tcPr>
            <w:tcW w:w="2126" w:type="dxa"/>
            <w:shd w:val="clear" w:color="auto" w:fill="auto"/>
          </w:tcPr>
          <w:p w14:paraId="099BE02F" w14:textId="77777777" w:rsidR="005213AC" w:rsidRDefault="005213AC" w:rsidP="00F4048C">
            <w:pPr>
              <w:spacing w:after="200" w:line="276" w:lineRule="auto"/>
              <w:rPr>
                <w:b/>
                <w:sz w:val="18"/>
                <w:szCs w:val="18"/>
              </w:rPr>
            </w:pPr>
            <w:r>
              <w:rPr>
                <w:b/>
                <w:sz w:val="18"/>
                <w:szCs w:val="18"/>
              </w:rPr>
              <w:t>Good,</w:t>
            </w:r>
          </w:p>
          <w:p w14:paraId="099BE030" w14:textId="77777777" w:rsidR="005213AC" w:rsidRPr="005213AC" w:rsidRDefault="005213AC" w:rsidP="00F4048C">
            <w:pPr>
              <w:spacing w:after="200" w:line="276" w:lineRule="auto"/>
              <w:rPr>
                <w:sz w:val="18"/>
                <w:szCs w:val="18"/>
              </w:rPr>
            </w:pPr>
            <w:r w:rsidRPr="005213AC">
              <w:rPr>
                <w:sz w:val="18"/>
                <w:szCs w:val="18"/>
              </w:rPr>
              <w:t>Deteriorating</w:t>
            </w:r>
          </w:p>
          <w:p w14:paraId="099BE031" w14:textId="77777777" w:rsidR="005213AC" w:rsidRPr="00A77CCC" w:rsidRDefault="005213AC" w:rsidP="00F4048C">
            <w:pPr>
              <w:spacing w:after="200" w:line="276" w:lineRule="auto"/>
              <w:rPr>
                <w:b/>
                <w:sz w:val="18"/>
                <w:szCs w:val="18"/>
              </w:rPr>
            </w:pPr>
          </w:p>
        </w:tc>
      </w:tr>
    </w:tbl>
    <w:p w14:paraId="099BE033" w14:textId="77777777" w:rsidR="005213AC" w:rsidRDefault="005213AC" w:rsidP="005213AC">
      <w:r>
        <w:t>Full assessment summary: see Section 10.5</w:t>
      </w:r>
    </w:p>
    <w:p w14:paraId="099BE034" w14:textId="77777777" w:rsidR="005213AC" w:rsidRDefault="005213AC" w:rsidP="005213AC"/>
    <w:p w14:paraId="099BE035" w14:textId="77777777" w:rsidR="004175A0" w:rsidRDefault="004175A0">
      <w:r>
        <w:br w:type="page"/>
      </w:r>
    </w:p>
    <w:p w14:paraId="099BE036" w14:textId="77777777" w:rsidR="000809E0" w:rsidRDefault="007826DC" w:rsidP="00663978">
      <w:pPr>
        <w:pStyle w:val="Heading1"/>
      </w:pPr>
      <w:r>
        <w:lastRenderedPageBreak/>
        <w:t>Long</w:t>
      </w:r>
      <w:r w:rsidR="00524234">
        <w:t>-t</w:t>
      </w:r>
      <w:r>
        <w:t xml:space="preserve">erm </w:t>
      </w:r>
      <w:r w:rsidR="00524234">
        <w:t>o</w:t>
      </w:r>
      <w:r>
        <w:t>utlook</w:t>
      </w:r>
      <w:bookmarkEnd w:id="0"/>
      <w:r>
        <w:t xml:space="preserve"> </w:t>
      </w:r>
    </w:p>
    <w:p w14:paraId="099BE037" w14:textId="77777777" w:rsidR="007826DC" w:rsidRDefault="007826DC" w:rsidP="00663978">
      <w:pPr>
        <w:pStyle w:val="Heading2"/>
      </w:pPr>
      <w:bookmarkStart w:id="2" w:name="_Toc381700219"/>
      <w:r w:rsidRPr="000379D8">
        <w:t>Background</w:t>
      </w:r>
      <w:bookmarkEnd w:id="2"/>
    </w:p>
    <w:p w14:paraId="099BE038" w14:textId="77777777" w:rsidR="00E60E43" w:rsidRPr="00583CA5" w:rsidRDefault="00E60E43" w:rsidP="004175A0">
      <w:pPr>
        <w:shd w:val="clear" w:color="auto" w:fill="D9D9D9" w:themeFill="background1" w:themeFillShade="D9"/>
        <w:spacing w:after="120"/>
        <w:ind w:left="454" w:right="454"/>
        <w:rPr>
          <w:b/>
          <w:sz w:val="20"/>
          <w:szCs w:val="20"/>
        </w:rPr>
      </w:pPr>
      <w:r w:rsidRPr="00583CA5">
        <w:rPr>
          <w:b/>
          <w:sz w:val="20"/>
          <w:szCs w:val="20"/>
        </w:rPr>
        <w:t xml:space="preserve">Outlook Report 2009: </w:t>
      </w:r>
      <w:r w:rsidR="00C84D0C" w:rsidRPr="00583CA5">
        <w:rPr>
          <w:b/>
          <w:sz w:val="20"/>
          <w:szCs w:val="20"/>
        </w:rPr>
        <w:t>Overall s</w:t>
      </w:r>
      <w:r w:rsidRPr="00583CA5">
        <w:rPr>
          <w:b/>
          <w:sz w:val="20"/>
          <w:szCs w:val="20"/>
        </w:rPr>
        <w:t xml:space="preserve">ummary </w:t>
      </w:r>
      <w:r w:rsidR="009B0732" w:rsidRPr="00583CA5">
        <w:rPr>
          <w:b/>
          <w:sz w:val="20"/>
          <w:szCs w:val="20"/>
        </w:rPr>
        <w:t xml:space="preserve">of </w:t>
      </w:r>
      <w:r w:rsidRPr="00583CA5">
        <w:rPr>
          <w:b/>
          <w:sz w:val="20"/>
          <w:szCs w:val="20"/>
        </w:rPr>
        <w:t>long-term outlook for the ecosystem</w:t>
      </w:r>
    </w:p>
    <w:p w14:paraId="099BE039" w14:textId="77777777" w:rsidR="00E60E43" w:rsidRPr="00A45DB1" w:rsidRDefault="00E60E43" w:rsidP="003F7532">
      <w:pPr>
        <w:shd w:val="clear" w:color="auto" w:fill="D9D9D9" w:themeFill="background1" w:themeFillShade="D9"/>
        <w:spacing w:after="120"/>
        <w:ind w:left="454" w:right="454"/>
        <w:jc w:val="both"/>
        <w:rPr>
          <w:i/>
          <w:sz w:val="20"/>
          <w:szCs w:val="20"/>
        </w:rPr>
      </w:pPr>
      <w:r w:rsidRPr="00A45DB1">
        <w:rPr>
          <w:i/>
          <w:sz w:val="20"/>
          <w:szCs w:val="20"/>
        </w:rPr>
        <w:t xml:space="preserve">The outlook for the Great Barrier Reef ecosystem, along with most other coral reef ecosystems, is at a crossroad, and it is decisions made in the next few years that are likely to determine its long-term future. Unavoidably, future predictions of climate change dominate most aspects of the Great Barrier Reef’s outlook over the next few decades. The extent and persistence of the damage will depend to a large degree on the extent to which climate change is addressed worldwide and on the resilience of the ecosystem in the immediate future. </w:t>
      </w:r>
    </w:p>
    <w:p w14:paraId="099BE03A" w14:textId="77777777" w:rsidR="00E60E43" w:rsidRPr="00A45DB1" w:rsidRDefault="00E60E43" w:rsidP="003F7532">
      <w:pPr>
        <w:shd w:val="clear" w:color="auto" w:fill="D9D9D9" w:themeFill="background1" w:themeFillShade="D9"/>
        <w:spacing w:after="120"/>
        <w:ind w:left="454" w:right="454"/>
        <w:jc w:val="both"/>
        <w:rPr>
          <w:i/>
          <w:sz w:val="20"/>
          <w:szCs w:val="20"/>
        </w:rPr>
      </w:pPr>
      <w:r w:rsidRPr="00A45DB1">
        <w:rPr>
          <w:i/>
          <w:sz w:val="20"/>
          <w:szCs w:val="20"/>
        </w:rPr>
        <w:t xml:space="preserve">Many ecosystem components are already showing some effects from climate change (for example increased frequency and severity of coral bleaching and decreased density of coral structures). It is only with atmospheric concentrations of carbon dioxide between current levels and about 400ppm that the key groups of species and habitats of the Great Barrier Reef have low or moderate vulnerability to climate change. If the atmospheric concentration of carbon dioxide increases beyond these levels then there will be serious consequences for the Great Barrier Reef. At a concentration of 500ppm, it is predicted that many components of the Great Barrier Reef ecosystem would be highly vulnerable, including seabirds, fish, marine reptiles and plankton. At about this concentration of carbon dioxide, hard corals would likely become functionally extinct and coral reefs would be eroding rapidly. </w:t>
      </w:r>
    </w:p>
    <w:p w14:paraId="099BE03B" w14:textId="77777777" w:rsidR="00E60E43" w:rsidRPr="00A45DB1" w:rsidRDefault="00E60E43" w:rsidP="003F7532">
      <w:pPr>
        <w:shd w:val="clear" w:color="auto" w:fill="D9D9D9" w:themeFill="background1" w:themeFillShade="D9"/>
        <w:spacing w:after="120"/>
        <w:ind w:left="454" w:right="454"/>
        <w:jc w:val="both"/>
        <w:rPr>
          <w:i/>
          <w:sz w:val="20"/>
          <w:szCs w:val="20"/>
        </w:rPr>
      </w:pPr>
      <w:r w:rsidRPr="00A45DB1">
        <w:rPr>
          <w:i/>
          <w:sz w:val="20"/>
          <w:szCs w:val="20"/>
        </w:rPr>
        <w:t>Much is being done to reduce the local and regional pressures on the Great Barrier Reef and therefore improve its resilience, for example improvements in land management practices and careful management of use of the Region. Management initiatives that further improve the resilience of the Great Barrier Reef ecosystem will mean that the ecosystem is better able to cope with and recover from the impacts of climate change in coming years. This resilience will depend in large part on how effectively the risks of coastal development, catchment runoff and some extractive use are addressed into the future.</w:t>
      </w:r>
    </w:p>
    <w:p w14:paraId="099BE03C" w14:textId="77777777" w:rsidR="00E60E43" w:rsidRPr="00A45DB1" w:rsidRDefault="00E60E43" w:rsidP="003F7532">
      <w:pPr>
        <w:shd w:val="clear" w:color="auto" w:fill="D9D9D9" w:themeFill="background1" w:themeFillShade="D9"/>
        <w:spacing w:after="120"/>
        <w:ind w:left="454" w:right="454"/>
        <w:jc w:val="both"/>
        <w:rPr>
          <w:i/>
          <w:sz w:val="20"/>
          <w:szCs w:val="20"/>
        </w:rPr>
      </w:pPr>
      <w:r w:rsidRPr="00A45DB1">
        <w:rPr>
          <w:i/>
          <w:sz w:val="20"/>
          <w:szCs w:val="20"/>
        </w:rPr>
        <w:t xml:space="preserve">Variations in ecosystem response to the threats will occur along the length and width of the Great Barrier Reef. Such regional differences are now observable and are likely to become more obvious over time. Generally, the areas at most significant risk are those closest to already developed areas that have already deteriorated more because of catchment runoff and coastal development. For some of the threats related to climate change, southern areas of the Great Barrier Reef Region, especially inshore, are predicted to be the most vulnerable. </w:t>
      </w:r>
    </w:p>
    <w:p w14:paraId="099BE03D" w14:textId="77777777" w:rsidR="00E60E43" w:rsidRDefault="00E60E43" w:rsidP="003F7532">
      <w:pPr>
        <w:shd w:val="clear" w:color="auto" w:fill="D9D9D9" w:themeFill="background1" w:themeFillShade="D9"/>
        <w:ind w:left="454" w:right="454"/>
        <w:jc w:val="both"/>
        <w:rPr>
          <w:i/>
          <w:sz w:val="20"/>
          <w:szCs w:val="20"/>
        </w:rPr>
      </w:pPr>
      <w:r w:rsidRPr="00A45DB1">
        <w:rPr>
          <w:i/>
          <w:sz w:val="20"/>
          <w:szCs w:val="20"/>
        </w:rPr>
        <w:t>Ultimately, if changes to the world's climate become too severe, no management actions will be able to climate-proof the Great Barrier Reef ecosystem.</w:t>
      </w:r>
    </w:p>
    <w:p w14:paraId="6B0EBA16" w14:textId="1228E89F" w:rsidR="0078274C" w:rsidRDefault="0078274C" w:rsidP="0078274C">
      <w:pPr>
        <w:shd w:val="clear" w:color="auto" w:fill="DBE5F1" w:themeFill="accent1" w:themeFillTint="33"/>
      </w:pPr>
      <w:r>
        <w:t xml:space="preserve">Key message: </w:t>
      </w:r>
      <w:r w:rsidRPr="0078274C">
        <w:t>The future outlook is based on the report’s assessments and future initiatives.</w:t>
      </w:r>
    </w:p>
    <w:p w14:paraId="099BE03E" w14:textId="6CA2AE0F" w:rsidR="00C6079A" w:rsidRDefault="00C6079A" w:rsidP="00C6079A">
      <w:r>
        <w:t>The p</w:t>
      </w:r>
      <w:r w:rsidRPr="00333D23">
        <w:t xml:space="preserve">receding chapters have assessed </w:t>
      </w:r>
      <w:r>
        <w:t xml:space="preserve">the </w:t>
      </w:r>
      <w:r w:rsidRPr="00333D23">
        <w:t xml:space="preserve">current </w:t>
      </w:r>
      <w:r>
        <w:t>condition</w:t>
      </w:r>
      <w:r w:rsidRPr="00333D23">
        <w:t xml:space="preserve"> and trend of the </w:t>
      </w:r>
      <w:r>
        <w:rPr>
          <w:rFonts w:cs="Arial"/>
        </w:rPr>
        <w:t>ecological</w:t>
      </w:r>
      <w:r w:rsidRPr="00333D23">
        <w:rPr>
          <w:rFonts w:cs="Arial"/>
        </w:rPr>
        <w:t>, economic</w:t>
      </w:r>
      <w:r>
        <w:rPr>
          <w:rFonts w:cs="Arial"/>
        </w:rPr>
        <w:t>,</w:t>
      </w:r>
      <w:r w:rsidRPr="00333D23">
        <w:rPr>
          <w:rFonts w:cs="Arial"/>
        </w:rPr>
        <w:t xml:space="preserve"> social</w:t>
      </w:r>
      <w:r>
        <w:rPr>
          <w:rFonts w:cs="Arial"/>
        </w:rPr>
        <w:t xml:space="preserve"> and heritage</w:t>
      </w:r>
      <w:r w:rsidRPr="00333D23">
        <w:rPr>
          <w:rFonts w:cs="Arial"/>
        </w:rPr>
        <w:t xml:space="preserve"> values</w:t>
      </w:r>
      <w:r w:rsidRPr="00333D23">
        <w:t xml:space="preserve"> of the Great Barrier Reef Region </w:t>
      </w:r>
      <w:r>
        <w:t xml:space="preserve">(the Region) </w:t>
      </w:r>
      <w:r w:rsidRPr="00333D23">
        <w:t xml:space="preserve">(Chapters 2, 3, 4 and 5), </w:t>
      </w:r>
      <w:r w:rsidRPr="00333D23">
        <w:rPr>
          <w:rFonts w:cs="Arial"/>
        </w:rPr>
        <w:t xml:space="preserve">the factors affecting those values (Chapter 6), the effectiveness of protection and management measures (Chapter 7), the resultant resilience of the </w:t>
      </w:r>
      <w:r>
        <w:rPr>
          <w:rFonts w:cs="Arial"/>
        </w:rPr>
        <w:t xml:space="preserve">Region’s </w:t>
      </w:r>
      <w:r w:rsidRPr="00333D23">
        <w:rPr>
          <w:rFonts w:cs="Arial"/>
        </w:rPr>
        <w:t>ecosystem</w:t>
      </w:r>
      <w:r>
        <w:rPr>
          <w:rFonts w:cs="Arial"/>
        </w:rPr>
        <w:t xml:space="preserve"> and its heritage values</w:t>
      </w:r>
      <w:r w:rsidRPr="00333D23">
        <w:rPr>
          <w:rFonts w:cs="Arial"/>
        </w:rPr>
        <w:t xml:space="preserve"> (Chapter 8)</w:t>
      </w:r>
      <w:r>
        <w:rPr>
          <w:rFonts w:cs="Arial"/>
        </w:rPr>
        <w:t>,</w:t>
      </w:r>
      <w:r w:rsidRPr="00333D23">
        <w:rPr>
          <w:rFonts w:cs="Arial"/>
        </w:rPr>
        <w:t xml:space="preserve"> and finally, the risks the ecosystem</w:t>
      </w:r>
      <w:r>
        <w:rPr>
          <w:rFonts w:cs="Arial"/>
        </w:rPr>
        <w:t xml:space="preserve"> and heritage values are</w:t>
      </w:r>
      <w:r w:rsidRPr="00333D23">
        <w:rPr>
          <w:rFonts w:cs="Arial"/>
        </w:rPr>
        <w:t xml:space="preserve"> facing (Chapter 9). </w:t>
      </w:r>
      <w:r w:rsidRPr="00C22AA7">
        <w:t>The</w:t>
      </w:r>
      <w:r>
        <w:t xml:space="preserve"> outcomes of these</w:t>
      </w:r>
      <w:r w:rsidRPr="00C22AA7">
        <w:t xml:space="preserve"> assessments </w:t>
      </w:r>
      <w:r>
        <w:t>(</w:t>
      </w:r>
      <w:r>
        <w:fldChar w:fldCharType="begin"/>
      </w:r>
      <w:r>
        <w:instrText xml:space="preserve"> REF _Ref387920756 \h </w:instrText>
      </w:r>
      <w:r>
        <w:fldChar w:fldCharType="separate"/>
      </w:r>
      <w:r>
        <w:t xml:space="preserve">Figure </w:t>
      </w:r>
      <w:r>
        <w:rPr>
          <w:noProof/>
        </w:rPr>
        <w:t>10</w:t>
      </w:r>
      <w:r>
        <w:t>.</w:t>
      </w:r>
      <w:r>
        <w:rPr>
          <w:noProof/>
        </w:rPr>
        <w:t>1</w:t>
      </w:r>
      <w:r>
        <w:fldChar w:fldCharType="end"/>
      </w:r>
      <w:r>
        <w:t xml:space="preserve">) — combined with consideration of the knowledge available for management, likely future trends and current and future </w:t>
      </w:r>
      <w:r>
        <w:lastRenderedPageBreak/>
        <w:t xml:space="preserve">management initiatives — can be used to </w:t>
      </w:r>
      <w:r w:rsidRPr="00C22AA7">
        <w:t>build a</w:t>
      </w:r>
      <w:r>
        <w:t>n updated</w:t>
      </w:r>
      <w:r w:rsidRPr="00C22AA7">
        <w:t xml:space="preserve"> picture of the predicted long–term outlook for the Region.</w:t>
      </w:r>
      <w:r>
        <w:t xml:space="preserve"> </w:t>
      </w:r>
    </w:p>
    <w:p w14:paraId="099BE03F" w14:textId="77777777" w:rsidR="00C6079A" w:rsidRDefault="00C6079A" w:rsidP="00C6079A">
      <w:r>
        <w:t>The Region’s ecosystem and its heritage values are many, diverse and inter-related as well as being socially, biophysically and jurisdictionally complex. This complicates assessing their likely long-term future a</w:t>
      </w:r>
      <w:r w:rsidR="00AA25B9">
        <w:t>s a</w:t>
      </w:r>
      <w:r>
        <w:t xml:space="preserve"> multitude of influencing factors and current and future management initiatives must be considered. </w:t>
      </w:r>
    </w:p>
    <w:p w14:paraId="099BE040" w14:textId="77777777" w:rsidR="00C6079A" w:rsidRPr="00A45DB1" w:rsidRDefault="00C6079A" w:rsidP="007B7F2B"/>
    <w:p w14:paraId="099BE041" w14:textId="77777777" w:rsidR="00C402AC" w:rsidRDefault="00862838" w:rsidP="00663978">
      <w:pPr>
        <w:pStyle w:val="Afterfigurespacing"/>
      </w:pPr>
      <w:bookmarkStart w:id="3" w:name="_Toc381700220"/>
      <w:r>
        <w:rPr>
          <w:noProof/>
          <w:lang w:eastAsia="en-AU"/>
        </w:rPr>
        <w:lastRenderedPageBreak/>
        <w:drawing>
          <wp:inline distT="0" distB="0" distL="0" distR="0" wp14:anchorId="099BE114" wp14:editId="099BE115">
            <wp:extent cx="5629275" cy="7705725"/>
            <wp:effectExtent l="0" t="0" r="9525" b="9525"/>
            <wp:docPr id="1" name="Picture 1" descr="Flow chart linking the assessments provided in each chapter to show how they fit together in the overall framework of the report and come together to inform the ultimate assessment of the long-term outlook for the Region. Chapters are grouped under three broad categories: Values (top panel); Threats, responses and risks (middle panel); and Outlook (bottom panel). Chapter 5 commercial and non-commercial use straddles both of the first two categories.&#10;&#10;Values — biodiversity, ecosystem health, heritage values, and commercial and non-commercial use assessments.&#10;Threats, responses and risks— commercial and non-commercial use, influencing factors, existing protection and management, resilience, and risk assessments.&#10;Outlook— outlook for the ecosystem and heritage values assessments.&#10;&#10;Brief summary information is provided on the findings from each chapter.&#10;" title="Figure 10.1 Building a picture of the long-term outlook for the Region’s ecosystem and heritage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 tables_08-778\ChloeS\Diagrams_Figures_Photos4Final\Chpt10\Figures\VT19_Building a picture_v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9275" cy="7705725"/>
                    </a:xfrm>
                    <a:prstGeom prst="rect">
                      <a:avLst/>
                    </a:prstGeom>
                    <a:noFill/>
                    <a:ln>
                      <a:noFill/>
                    </a:ln>
                  </pic:spPr>
                </pic:pic>
              </a:graphicData>
            </a:graphic>
          </wp:inline>
        </w:drawing>
      </w:r>
    </w:p>
    <w:p w14:paraId="099BE042" w14:textId="77777777" w:rsidR="00E401D1" w:rsidRPr="00E60E43" w:rsidRDefault="00E720A9" w:rsidP="004175A0">
      <w:pPr>
        <w:pStyle w:val="Figurecaption"/>
        <w:spacing w:after="0"/>
      </w:pPr>
      <w:bookmarkStart w:id="4" w:name="_Ref387920756"/>
      <w:r>
        <w:t xml:space="preserve">Figure </w:t>
      </w:r>
      <w:fldSimple w:instr=" STYLEREF 1 \s ">
        <w:r w:rsidR="00FF00B9">
          <w:rPr>
            <w:noProof/>
          </w:rPr>
          <w:t>10</w:t>
        </w:r>
      </w:fldSimple>
      <w:r>
        <w:t>.</w:t>
      </w:r>
      <w:fldSimple w:instr=" SEQ Figure \* ARABIC \s 1 ">
        <w:r w:rsidR="00FF00B9">
          <w:rPr>
            <w:noProof/>
          </w:rPr>
          <w:t>1</w:t>
        </w:r>
      </w:fldSimple>
      <w:bookmarkEnd w:id="4"/>
      <w:r>
        <w:t xml:space="preserve"> </w:t>
      </w:r>
      <w:r w:rsidR="00E401D1" w:rsidRPr="00E60E43">
        <w:t>Building a picture of the long-term outlook for the Region’s ecosystem and heritage values</w:t>
      </w:r>
    </w:p>
    <w:p w14:paraId="099BE043" w14:textId="77777777" w:rsidR="00E401D1" w:rsidRPr="00E60E43" w:rsidRDefault="003F1ABF" w:rsidP="00663978">
      <w:pPr>
        <w:pStyle w:val="Figuremessage"/>
      </w:pPr>
      <w:r>
        <w:t>C</w:t>
      </w:r>
      <w:r w:rsidR="00E720A9">
        <w:t>ombined, t</w:t>
      </w:r>
      <w:r w:rsidR="00E720A9" w:rsidRPr="00E60E43">
        <w:t xml:space="preserve">he </w:t>
      </w:r>
      <w:r w:rsidR="00E401D1" w:rsidRPr="00E60E43">
        <w:t xml:space="preserve">conclusions from the </w:t>
      </w:r>
      <w:r w:rsidR="00E720A9">
        <w:t xml:space="preserve">preceding </w:t>
      </w:r>
      <w:r w:rsidR="00E401D1" w:rsidRPr="00E60E43">
        <w:t xml:space="preserve">chapters build an </w:t>
      </w:r>
      <w:r w:rsidR="00E720A9">
        <w:t>up-to-date</w:t>
      </w:r>
      <w:r w:rsidR="00E720A9" w:rsidRPr="00E60E43">
        <w:t xml:space="preserve"> </w:t>
      </w:r>
      <w:r w:rsidR="00E401D1" w:rsidRPr="00E60E43">
        <w:t>picture of the predicted long–term outlook for the Region</w:t>
      </w:r>
      <w:r w:rsidR="009C231F">
        <w:t>’s ecosystem and heritage values</w:t>
      </w:r>
      <w:r w:rsidR="00E401D1" w:rsidRPr="00E60E43">
        <w:t>.</w:t>
      </w:r>
    </w:p>
    <w:p w14:paraId="099BE044" w14:textId="77777777" w:rsidR="00133CCC" w:rsidRDefault="00E401D1" w:rsidP="00663978">
      <w:pPr>
        <w:pStyle w:val="Heading2"/>
      </w:pPr>
      <w:r>
        <w:t>K</w:t>
      </w:r>
      <w:r w:rsidR="00133CCC">
        <w:t>nowledge</w:t>
      </w:r>
      <w:bookmarkEnd w:id="3"/>
      <w:r>
        <w:t xml:space="preserve"> for management</w:t>
      </w:r>
    </w:p>
    <w:p w14:paraId="3E0A9ADC" w14:textId="1FB03A2B" w:rsidR="0078274C" w:rsidRDefault="0078274C" w:rsidP="0078274C">
      <w:pPr>
        <w:shd w:val="clear" w:color="auto" w:fill="DBE5F1" w:themeFill="accent1" w:themeFillTint="33"/>
      </w:pPr>
      <w:r>
        <w:t xml:space="preserve">Key message: </w:t>
      </w:r>
      <w:r w:rsidRPr="0078274C">
        <w:t>Continually improving understanding is a key to securing the Reef’s future.</w:t>
      </w:r>
    </w:p>
    <w:p w14:paraId="099BE045" w14:textId="77777777" w:rsidR="003F1ABF" w:rsidRDefault="003F1ABF" w:rsidP="00663978">
      <w:r w:rsidRPr="003F1ABF">
        <w:lastRenderedPageBreak/>
        <w:t xml:space="preserve">A comprehensive and up-to-date understanding </w:t>
      </w:r>
      <w:r w:rsidR="007A413B">
        <w:t>of</w:t>
      </w:r>
      <w:r w:rsidR="007A413B" w:rsidRPr="003F1ABF">
        <w:t xml:space="preserve"> </w:t>
      </w:r>
      <w:r w:rsidRPr="003F1ABF">
        <w:t xml:space="preserve">the </w:t>
      </w:r>
      <w:r w:rsidR="00E96FC2">
        <w:t>Region’s</w:t>
      </w:r>
      <w:r w:rsidRPr="003F1ABF">
        <w:t xml:space="preserve"> values, the processes support</w:t>
      </w:r>
      <w:r w:rsidR="0097178E">
        <w:t>ing</w:t>
      </w:r>
      <w:r w:rsidRPr="003F1ABF">
        <w:t xml:space="preserve"> </w:t>
      </w:r>
      <w:r w:rsidR="00E96FC2">
        <w:t>them</w:t>
      </w:r>
      <w:r w:rsidR="00E96FC2" w:rsidRPr="003F1ABF">
        <w:t xml:space="preserve"> </w:t>
      </w:r>
      <w:r w:rsidRPr="003F1ABF">
        <w:t xml:space="preserve">and the impacts affecting </w:t>
      </w:r>
      <w:r w:rsidR="00E96FC2">
        <w:t>them</w:t>
      </w:r>
      <w:r w:rsidR="00E96FC2" w:rsidRPr="003F1ABF">
        <w:t xml:space="preserve"> </w:t>
      </w:r>
      <w:r w:rsidRPr="003F1ABF">
        <w:t xml:space="preserve">is fundamental to </w:t>
      </w:r>
      <w:r w:rsidR="00E96FC2">
        <w:t>their management</w:t>
      </w:r>
      <w:r w:rsidRPr="003F1ABF">
        <w:t>.</w:t>
      </w:r>
      <w:r w:rsidR="00030791">
        <w:t xml:space="preserve"> </w:t>
      </w:r>
      <w:r w:rsidR="00E96FC2">
        <w:t>K</w:t>
      </w:r>
      <w:r w:rsidRPr="003F1ABF">
        <w:t>nowledge and understanding is improved through the activities of a wide range of research providers such as the Australian Institute of Marine Science</w:t>
      </w:r>
      <w:r>
        <w:t>, CSIRO, government agencies</w:t>
      </w:r>
      <w:r w:rsidRPr="003F1ABF">
        <w:t xml:space="preserve"> and universities, as well as by commercial companies and consultants, stakeholders, Traditional Owners and community members.</w:t>
      </w:r>
    </w:p>
    <w:p w14:paraId="099BE046" w14:textId="17C1D7FB" w:rsidR="0045304E" w:rsidRDefault="00E720A9" w:rsidP="00663978">
      <w:pPr>
        <w:rPr>
          <w:rFonts w:cs="Arial"/>
        </w:rPr>
      </w:pPr>
      <w:r>
        <w:t>A continually improving understanding of the Region’s values and the threats to them</w:t>
      </w:r>
      <w:r w:rsidR="006B7AFA">
        <w:t xml:space="preserve"> will play a major role in securing the</w:t>
      </w:r>
      <w:r w:rsidR="00E96FC2">
        <w:t>ir</w:t>
      </w:r>
      <w:r w:rsidR="006B7AFA">
        <w:t xml:space="preserve"> long-term future.</w:t>
      </w:r>
      <w:r>
        <w:t xml:space="preserve"> </w:t>
      </w:r>
      <w:r w:rsidR="0045304E" w:rsidRPr="00FF2AC0">
        <w:t>The amount of research conducted in the Region and the focus of that research is determined by a number of variables including: the priorities of funding bodies; the priorities of research users such as government agencies; and the research interests and capacities of scientists in universities and research institutions.</w:t>
      </w:r>
    </w:p>
    <w:p w14:paraId="099BE047" w14:textId="77777777" w:rsidR="00FF2AC0" w:rsidRDefault="005D306A" w:rsidP="00FB219C">
      <w:r>
        <w:t>Following</w:t>
      </w:r>
      <w:r w:rsidRPr="005D306A">
        <w:t xml:space="preserve"> the Outlook Report 2009</w:t>
      </w:r>
      <w:r>
        <w:t>,</w:t>
      </w:r>
      <w:r w:rsidRPr="005D306A">
        <w:t xml:space="preserve"> </w:t>
      </w:r>
      <w:r>
        <w:t>there was a stock</w:t>
      </w:r>
      <w:r w:rsidRPr="005D306A">
        <w:t xml:space="preserve">take of the scientific and other knowledge available </w:t>
      </w:r>
      <w:r>
        <w:t xml:space="preserve">about the Region, </w:t>
      </w:r>
      <w:r w:rsidR="001B10EE">
        <w:t>with</w:t>
      </w:r>
      <w:r w:rsidRPr="005D306A">
        <w:t xml:space="preserve"> gaps</w:t>
      </w:r>
      <w:r w:rsidR="001B10EE">
        <w:t xml:space="preserve"> identified</w:t>
      </w:r>
      <w:r w:rsidRPr="005D306A">
        <w:t xml:space="preserve">. </w:t>
      </w:r>
      <w:r>
        <w:t>The subsequent report</w:t>
      </w:r>
      <w:r w:rsidR="00302719">
        <w:t>,</w:t>
      </w:r>
      <w:r w:rsidRPr="005D306A">
        <w:t xml:space="preserve"> </w:t>
      </w:r>
      <w:r w:rsidRPr="00504538">
        <w:rPr>
          <w:i/>
        </w:rPr>
        <w:t>Scientific Information Needs for the Management of the Great Barrier Reef Marine Park 2009</w:t>
      </w:r>
      <w:r w:rsidR="00AA25B9">
        <w:rPr>
          <w:i/>
        </w:rPr>
        <w:t>–</w:t>
      </w:r>
      <w:r w:rsidRPr="00504538">
        <w:rPr>
          <w:i/>
        </w:rPr>
        <w:t>2014</w:t>
      </w:r>
      <w:r>
        <w:rPr>
          <w:i/>
        </w:rPr>
        <w:fldChar w:fldCharType="begin"/>
      </w:r>
      <w:r w:rsidR="00FB219C">
        <w:rPr>
          <w:i/>
        </w:rPr>
        <w:instrText>ADDIN RW.CITE{{7258 GreatBarrierReefMarineParkAuthority 2009}}</w:instrText>
      </w:r>
      <w:r>
        <w:rPr>
          <w:i/>
        </w:rPr>
        <w:fldChar w:fldCharType="separate"/>
      </w:r>
      <w:r w:rsidR="00FB219C" w:rsidRPr="00FB219C">
        <w:rPr>
          <w:rFonts w:eastAsia="Times New Roman"/>
          <w:vertAlign w:val="superscript"/>
        </w:rPr>
        <w:t>1</w:t>
      </w:r>
      <w:r>
        <w:rPr>
          <w:i/>
        </w:rPr>
        <w:fldChar w:fldCharType="end"/>
      </w:r>
      <w:r w:rsidR="00302719">
        <w:rPr>
          <w:i/>
        </w:rPr>
        <w:t>,</w:t>
      </w:r>
      <w:r>
        <w:t xml:space="preserve"> </w:t>
      </w:r>
      <w:r w:rsidRPr="005D306A">
        <w:t>guided investment in research to underpin management.</w:t>
      </w:r>
      <w:r w:rsidR="00133CCC" w:rsidRPr="00763BBA">
        <w:t xml:space="preserve"> </w:t>
      </w:r>
    </w:p>
    <w:p w14:paraId="099BE048" w14:textId="77777777" w:rsidR="009E2D26" w:rsidRDefault="00E401D1" w:rsidP="00663978">
      <w:pPr>
        <w:pStyle w:val="Heading3"/>
      </w:pPr>
      <w:r>
        <w:t>Improved understanding</w:t>
      </w:r>
    </w:p>
    <w:p w14:paraId="099BE049" w14:textId="77777777" w:rsidR="00E401D1" w:rsidRDefault="009E2D26" w:rsidP="00663978">
      <w:r>
        <w:t>Since 2009, understanding of recent trends in the condition of some ecosystem components has improved. For example, comprehensive data about key components relating to water quality</w:t>
      </w:r>
      <w:r w:rsidR="00E96FC2">
        <w:t xml:space="preserve"> in the Region</w:t>
      </w:r>
      <w:r>
        <w:t xml:space="preserve"> </w:t>
      </w:r>
      <w:r w:rsidR="001B10EE">
        <w:t>are</w:t>
      </w:r>
      <w:r>
        <w:t xml:space="preserve"> </w:t>
      </w:r>
      <w:r w:rsidR="00EA6EAA">
        <w:t>now collected and synthesised in</w:t>
      </w:r>
      <w:r>
        <w:t xml:space="preserve"> annual report cards. </w:t>
      </w:r>
      <w:r w:rsidR="00EA6EAA">
        <w:t xml:space="preserve">There has also been pivotal analysis of the long-term dataset on coral reefs that has highlighted ongoing and </w:t>
      </w:r>
      <w:r w:rsidR="00FF2AC0">
        <w:t>significant</w:t>
      </w:r>
      <w:r w:rsidR="00EA6EAA">
        <w:t xml:space="preserve"> declines.</w:t>
      </w:r>
      <w:r>
        <w:t xml:space="preserve"> </w:t>
      </w:r>
      <w:r w:rsidR="00AA792F" w:rsidRPr="00AA792F">
        <w:t xml:space="preserve">In addition, recent research has </w:t>
      </w:r>
      <w:r w:rsidR="007A413B" w:rsidRPr="00AA792F">
        <w:t>revealed</w:t>
      </w:r>
      <w:r w:rsidR="00AA792F" w:rsidRPr="00AA792F">
        <w:t xml:space="preserve"> what coral reefs were like long before current methods of scientific measurement. This is critical to understanding the baseline condition of reefs in the Region.</w:t>
      </w:r>
      <w:r w:rsidR="00E401D1">
        <w:t xml:space="preserve"> </w:t>
      </w:r>
    </w:p>
    <w:p w14:paraId="099BE04A" w14:textId="77777777" w:rsidR="00B82889" w:rsidRDefault="00F8774F" w:rsidP="00663978">
      <w:pPr>
        <w:rPr>
          <w:rFonts w:cs="Arial"/>
        </w:rPr>
      </w:pPr>
      <w:r>
        <w:t xml:space="preserve">The importance of good </w:t>
      </w:r>
      <w:r w:rsidRPr="00A526F5">
        <w:rPr>
          <w:b/>
        </w:rPr>
        <w:t>connectivity</w:t>
      </w:r>
      <w:r>
        <w:t xml:space="preserve">, both within the Region and with </w:t>
      </w:r>
      <w:r w:rsidR="00DA784B">
        <w:t xml:space="preserve">its </w:t>
      </w:r>
      <w:r>
        <w:t>supporting terrestrial habitats</w:t>
      </w:r>
      <w:r w:rsidR="007A413B">
        <w:t>,</w:t>
      </w:r>
      <w:r>
        <w:t xml:space="preserve"> is increasingly recognised. The Paddock to Reef program continues to improve knowledge of how activities in the catchment affect the Reef</w:t>
      </w:r>
      <w:r w:rsidR="00E96FC2">
        <w:t xml:space="preserve"> ecosystem</w:t>
      </w:r>
      <w:r>
        <w:t xml:space="preserve">. There is </w:t>
      </w:r>
      <w:r w:rsidR="001B10EE">
        <w:t>also</w:t>
      </w:r>
      <w:r>
        <w:t xml:space="preserve"> better understanding of connectivity </w:t>
      </w:r>
      <w:r w:rsidR="001B10EE">
        <w:t xml:space="preserve">within the ecosystem such as </w:t>
      </w:r>
      <w:r>
        <w:t>between fished and unfished reefs</w:t>
      </w:r>
      <w:r w:rsidR="001B10EE">
        <w:t>. I</w:t>
      </w:r>
      <w:r>
        <w:t>ntegrated marine observing infrastructure</w:t>
      </w:r>
      <w:r w:rsidR="001B10EE">
        <w:t xml:space="preserve"> is allowing</w:t>
      </w:r>
      <w:r>
        <w:t xml:space="preserve"> more robust and accurate hydrodynamic and other models to be developed</w:t>
      </w:r>
      <w:r w:rsidR="001B10EE">
        <w:t xml:space="preserve"> for the Region</w:t>
      </w:r>
      <w:r>
        <w:t>.</w:t>
      </w:r>
      <w:r w:rsidR="00B82889" w:rsidRPr="00B82889">
        <w:rPr>
          <w:rFonts w:cs="Arial"/>
        </w:rPr>
        <w:t xml:space="preserve"> </w:t>
      </w:r>
    </w:p>
    <w:p w14:paraId="099BE04B" w14:textId="77777777" w:rsidR="00F8774F" w:rsidRPr="009E2D26" w:rsidRDefault="00B82889" w:rsidP="00663978">
      <w:r>
        <w:t>Understanding of the impacts on the Region’s ecosystem caused by a loss of connectivity and ecosystem services as a result of clearing and modifying coastal habitats has improved considerably</w:t>
      </w:r>
      <w:r w:rsidR="007A413B">
        <w:t>. A</w:t>
      </w:r>
      <w:r>
        <w:t>s has</w:t>
      </w:r>
      <w:r w:rsidR="007A413B">
        <w:t xml:space="preserve"> understanding of</w:t>
      </w:r>
      <w:r>
        <w:t xml:space="preserve"> the actions needed to protect and restore such habitats.</w:t>
      </w:r>
    </w:p>
    <w:p w14:paraId="099BE04C" w14:textId="77777777" w:rsidR="00133CCC" w:rsidRDefault="00281A23" w:rsidP="00FB219C">
      <w:pPr>
        <w:rPr>
          <w:rFonts w:cs="Arial"/>
        </w:rPr>
      </w:pPr>
      <w:r w:rsidRPr="006C32DF">
        <w:t xml:space="preserve">There has been increased recognition of </w:t>
      </w:r>
      <w:r>
        <w:t>the</w:t>
      </w:r>
      <w:r w:rsidRPr="006C32DF">
        <w:t xml:space="preserve"> key factors relevant to the overall future </w:t>
      </w:r>
      <w:r>
        <w:t>of</w:t>
      </w:r>
      <w:r w:rsidRPr="006C32DF">
        <w:t xml:space="preserve"> the Region’s ecosystem and its heritage values. </w:t>
      </w:r>
      <w:r w:rsidR="00133CCC" w:rsidRPr="009D320D">
        <w:rPr>
          <w:rFonts w:cs="Arial"/>
        </w:rPr>
        <w:t xml:space="preserve">As outlined in previous chapters, drivers, activities, past and current impacts and future risks do not operate independently, but are intertwined in a complex web </w:t>
      </w:r>
      <w:r w:rsidR="00FF2AC0">
        <w:rPr>
          <w:rFonts w:cs="Arial"/>
        </w:rPr>
        <w:t>causing</w:t>
      </w:r>
      <w:r w:rsidR="00FF2AC0" w:rsidRPr="009D320D">
        <w:rPr>
          <w:rFonts w:cs="Arial"/>
        </w:rPr>
        <w:t xml:space="preserve"> </w:t>
      </w:r>
      <w:r w:rsidR="00133CCC" w:rsidRPr="009D320D">
        <w:rPr>
          <w:rFonts w:cs="Arial"/>
        </w:rPr>
        <w:t>cumulative effects</w:t>
      </w:r>
      <w:r w:rsidR="00133CCC" w:rsidRPr="00F8774F">
        <w:t>.</w:t>
      </w:r>
      <w:r w:rsidR="00133CCC" w:rsidRPr="00504538">
        <w:t xml:space="preserve"> </w:t>
      </w:r>
      <w:r w:rsidR="00133CCC">
        <w:rPr>
          <w:rFonts w:cs="Arial"/>
        </w:rPr>
        <w:t xml:space="preserve">Recently, techniques for better conceptualising cumulative impacts within the context of the </w:t>
      </w:r>
      <w:r w:rsidR="00E96FC2">
        <w:rPr>
          <w:rFonts w:cs="Arial"/>
        </w:rPr>
        <w:t xml:space="preserve">Region </w:t>
      </w:r>
      <w:r w:rsidR="00133CCC">
        <w:rPr>
          <w:rFonts w:cs="Arial"/>
        </w:rPr>
        <w:t>and its catchment have started to emerge</w:t>
      </w:r>
      <w:r w:rsidR="007A413B">
        <w:rPr>
          <w:rFonts w:cs="Arial"/>
        </w:rPr>
        <w:t>.</w:t>
      </w:r>
      <w:r w:rsidR="00133CCC" w:rsidRPr="00BF2973">
        <w:rPr>
          <w:rFonts w:cs="Arial"/>
          <w:vertAlign w:val="superscript"/>
        </w:rPr>
        <w:fldChar w:fldCharType="begin"/>
      </w:r>
      <w:r w:rsidR="00FB219C">
        <w:rPr>
          <w:rFonts w:cs="Arial"/>
          <w:vertAlign w:val="superscript"/>
        </w:rPr>
        <w:instrText>ADDIN RW.CITE{{20475 Anthony,K. Unpublished draft; 21385 Hedge,P. 2013}}</w:instrText>
      </w:r>
      <w:r w:rsidR="00133CCC" w:rsidRPr="00BF2973">
        <w:rPr>
          <w:rFonts w:cs="Arial"/>
          <w:vertAlign w:val="superscript"/>
        </w:rPr>
        <w:fldChar w:fldCharType="separate"/>
      </w:r>
      <w:r w:rsidR="00FB219C" w:rsidRPr="00FB219C">
        <w:rPr>
          <w:rFonts w:eastAsia="Times New Roman"/>
          <w:vertAlign w:val="superscript"/>
        </w:rPr>
        <w:t>2,3</w:t>
      </w:r>
      <w:r w:rsidR="00133CCC" w:rsidRPr="00BF2973">
        <w:rPr>
          <w:rFonts w:cs="Arial"/>
          <w:vertAlign w:val="superscript"/>
        </w:rPr>
        <w:fldChar w:fldCharType="end"/>
      </w:r>
      <w:r w:rsidR="00133CCC">
        <w:rPr>
          <w:rFonts w:cs="Arial"/>
        </w:rPr>
        <w:t xml:space="preserve"> </w:t>
      </w:r>
      <w:r w:rsidR="00F8774F">
        <w:rPr>
          <w:rFonts w:cs="Arial"/>
        </w:rPr>
        <w:t>‘SeaSim’, a</w:t>
      </w:r>
      <w:r>
        <w:rPr>
          <w:rFonts w:cs="Arial"/>
        </w:rPr>
        <w:t xml:space="preserve">n </w:t>
      </w:r>
      <w:r w:rsidRPr="00281A23">
        <w:rPr>
          <w:rFonts w:cs="Arial"/>
        </w:rPr>
        <w:t xml:space="preserve">ocean simulation facility at the Australian Institute of Marine Science </w:t>
      </w:r>
      <w:r w:rsidR="00F8774F">
        <w:rPr>
          <w:rFonts w:cs="Arial"/>
        </w:rPr>
        <w:lastRenderedPageBreak/>
        <w:t xml:space="preserve">which became operational in 2013, </w:t>
      </w:r>
      <w:r w:rsidR="00721AFC">
        <w:rPr>
          <w:rFonts w:cs="Arial"/>
        </w:rPr>
        <w:t>will enable</w:t>
      </w:r>
      <w:r w:rsidR="00F8774F">
        <w:rPr>
          <w:rFonts w:cs="Arial"/>
        </w:rPr>
        <w:t xml:space="preserve"> an improved understanding of cumulative impacts</w:t>
      </w:r>
      <w:r w:rsidRPr="00281A23">
        <w:rPr>
          <w:rFonts w:cs="Arial"/>
        </w:rPr>
        <w:t>.</w:t>
      </w:r>
      <w:r>
        <w:rPr>
          <w:rFonts w:cs="Arial"/>
        </w:rPr>
        <w:t xml:space="preserve"> </w:t>
      </w:r>
    </w:p>
    <w:p w14:paraId="099BE04D" w14:textId="77777777" w:rsidR="00133CCC" w:rsidRDefault="001B10EE" w:rsidP="00663978">
      <w:r>
        <w:t>E</w:t>
      </w:r>
      <w:r w:rsidRPr="00C22AA7">
        <w:t>conomic and population growth, technological development</w:t>
      </w:r>
      <w:r>
        <w:t>s</w:t>
      </w:r>
      <w:r w:rsidRPr="00C22AA7">
        <w:t xml:space="preserve">, and societal attitudes </w:t>
      </w:r>
      <w:r>
        <w:t xml:space="preserve">are </w:t>
      </w:r>
      <w:r w:rsidRPr="00C22AA7">
        <w:t xml:space="preserve">more explicitly </w:t>
      </w:r>
      <w:r>
        <w:t>recognised</w:t>
      </w:r>
      <w:r w:rsidRPr="00C22AA7">
        <w:t xml:space="preserve"> </w:t>
      </w:r>
      <w:r w:rsidR="00792F1A">
        <w:t xml:space="preserve">in this report </w:t>
      </w:r>
      <w:r w:rsidR="00792F1A" w:rsidRPr="00C22AA7">
        <w:t>(see Chapter 6)</w:t>
      </w:r>
      <w:r w:rsidR="00792F1A">
        <w:t xml:space="preserve"> as </w:t>
      </w:r>
      <w:r w:rsidR="00792F1A" w:rsidRPr="00A526F5">
        <w:rPr>
          <w:b/>
        </w:rPr>
        <w:t>key drivers</w:t>
      </w:r>
      <w:r w:rsidR="00792F1A">
        <w:t xml:space="preserve"> for the Region</w:t>
      </w:r>
      <w:r w:rsidR="00E96FC2">
        <w:t>’s values</w:t>
      </w:r>
      <w:r w:rsidR="00792F1A">
        <w:t xml:space="preserve"> </w:t>
      </w:r>
      <w:r>
        <w:t>than in the Outlook Report 2009</w:t>
      </w:r>
      <w:r w:rsidRPr="00C22AA7">
        <w:t xml:space="preserve">. </w:t>
      </w:r>
      <w:r w:rsidR="00133CCC">
        <w:t>Improved understanding</w:t>
      </w:r>
      <w:r w:rsidR="00133CCC" w:rsidRPr="00C22AA7">
        <w:t xml:space="preserve"> </w:t>
      </w:r>
      <w:r w:rsidR="00133CCC">
        <w:t xml:space="preserve">of </w:t>
      </w:r>
      <w:r w:rsidR="00792F1A">
        <w:t xml:space="preserve">their </w:t>
      </w:r>
      <w:r w:rsidR="00133CCC" w:rsidRPr="00C22AA7">
        <w:t xml:space="preserve">trends </w:t>
      </w:r>
      <w:r w:rsidR="00133CCC">
        <w:t>provides context for</w:t>
      </w:r>
      <w:r w:rsidR="00133CCC" w:rsidRPr="00C22AA7">
        <w:t xml:space="preserve"> proactive and appropriate management of the </w:t>
      </w:r>
      <w:r w:rsidR="00E96FC2">
        <w:t>values</w:t>
      </w:r>
      <w:r w:rsidR="00E96FC2" w:rsidRPr="00C22AA7">
        <w:t xml:space="preserve"> </w:t>
      </w:r>
      <w:r w:rsidR="00133CCC" w:rsidRPr="00C22AA7">
        <w:t xml:space="preserve">and </w:t>
      </w:r>
      <w:r w:rsidR="00133CCC">
        <w:t xml:space="preserve">the </w:t>
      </w:r>
      <w:r w:rsidR="00133CCC" w:rsidRPr="00C22AA7">
        <w:t xml:space="preserve">influences on </w:t>
      </w:r>
      <w:r w:rsidR="00E96FC2">
        <w:t>them</w:t>
      </w:r>
      <w:r w:rsidR="00133CCC">
        <w:t>, in a way that takes into account likely future changes</w:t>
      </w:r>
      <w:r w:rsidR="00133CCC" w:rsidRPr="00C22AA7">
        <w:t xml:space="preserve">. </w:t>
      </w:r>
      <w:r w:rsidR="00504538" w:rsidRPr="00504538">
        <w:t>These social and economic drivers are being monitored through a recently established Social and Economic Long-term Monitoring Program.</w:t>
      </w:r>
    </w:p>
    <w:p w14:paraId="099BE04E" w14:textId="77777777" w:rsidR="00133CCC" w:rsidRDefault="00133CCC" w:rsidP="00FB219C">
      <w:r>
        <w:rPr>
          <w:rFonts w:cs="Arial"/>
        </w:rPr>
        <w:t xml:space="preserve">Although </w:t>
      </w:r>
      <w:r w:rsidRPr="00A526F5">
        <w:rPr>
          <w:rFonts w:cs="Arial"/>
          <w:b/>
        </w:rPr>
        <w:t>heritage values</w:t>
      </w:r>
      <w:r>
        <w:rPr>
          <w:rFonts w:cs="Arial"/>
        </w:rPr>
        <w:t xml:space="preserve"> were implicitly considered within some aspects of the </w:t>
      </w:r>
      <w:r w:rsidRPr="00405227">
        <w:t>Outlook Report 2009</w:t>
      </w:r>
      <w:r>
        <w:t xml:space="preserve">, a far more formal and comprehensive approach has now been established. </w:t>
      </w:r>
      <w:r w:rsidR="00F450EA">
        <w:t>T</w:t>
      </w:r>
      <w:r w:rsidR="008A4E7E">
        <w:t xml:space="preserve">he Region’s </w:t>
      </w:r>
      <w:r>
        <w:t xml:space="preserve">heritage </w:t>
      </w:r>
      <w:r w:rsidR="008A4E7E">
        <w:t>values</w:t>
      </w:r>
      <w:r w:rsidR="00F450EA">
        <w:t xml:space="preserve"> are now better defined</w:t>
      </w:r>
      <w:r w:rsidR="008A4E7E">
        <w:t xml:space="preserve">, including </w:t>
      </w:r>
      <w:r w:rsidR="00F450EA">
        <w:t xml:space="preserve">through </w:t>
      </w:r>
      <w:r w:rsidR="008A4E7E">
        <w:t>specific studies to scope aesthetic</w:t>
      </w:r>
      <w:r w:rsidR="008A4E7E">
        <w:fldChar w:fldCharType="begin"/>
      </w:r>
      <w:r w:rsidR="00FB219C">
        <w:instrText>ADDIN RW.CITE{{20618 ContextPtyLtd 2013}}</w:instrText>
      </w:r>
      <w:r w:rsidR="008A4E7E">
        <w:fldChar w:fldCharType="separate"/>
      </w:r>
      <w:r w:rsidR="00FB219C" w:rsidRPr="00FB219C">
        <w:rPr>
          <w:rFonts w:eastAsia="Times New Roman"/>
          <w:vertAlign w:val="superscript"/>
        </w:rPr>
        <w:t>4</w:t>
      </w:r>
      <w:r w:rsidR="008A4E7E">
        <w:fldChar w:fldCharType="end"/>
      </w:r>
      <w:r w:rsidR="008A4E7E">
        <w:t xml:space="preserve"> and geomorphological</w:t>
      </w:r>
      <w:r w:rsidR="008A4E7E">
        <w:fldChar w:fldCharType="begin"/>
      </w:r>
      <w:r w:rsidR="00FB219C">
        <w:instrText>ADDIN RW.CITE{{20798 Whiteway,T. 2013}}</w:instrText>
      </w:r>
      <w:r w:rsidR="008A4E7E">
        <w:fldChar w:fldCharType="separate"/>
      </w:r>
      <w:r w:rsidR="00FB219C" w:rsidRPr="00FB219C">
        <w:rPr>
          <w:rFonts w:eastAsia="Times New Roman"/>
          <w:vertAlign w:val="superscript"/>
        </w:rPr>
        <w:t>5</w:t>
      </w:r>
      <w:r w:rsidR="008A4E7E">
        <w:fldChar w:fldCharType="end"/>
      </w:r>
      <w:r w:rsidR="008A4E7E">
        <w:t xml:space="preserve"> attributes, </w:t>
      </w:r>
      <w:r>
        <w:t xml:space="preserve">and </w:t>
      </w:r>
      <w:r w:rsidR="00F450EA">
        <w:t xml:space="preserve">there is </w:t>
      </w:r>
      <w:r>
        <w:t>greater recognition of the direct connections between heritage values and the Reef ecosystem.</w:t>
      </w:r>
      <w:r w:rsidR="008A4E7E">
        <w:t xml:space="preserve"> </w:t>
      </w:r>
    </w:p>
    <w:p w14:paraId="099BE04F" w14:textId="77777777" w:rsidR="00E401D1" w:rsidRDefault="00E401D1" w:rsidP="00663978">
      <w:pPr>
        <w:pStyle w:val="Heading3"/>
      </w:pPr>
      <w:r>
        <w:t>Remaining information gaps</w:t>
      </w:r>
    </w:p>
    <w:p w14:paraId="584699BA" w14:textId="1385ECC3" w:rsidR="0078274C" w:rsidRDefault="0078274C" w:rsidP="0078274C">
      <w:pPr>
        <w:shd w:val="clear" w:color="auto" w:fill="DBE5F1" w:themeFill="accent1" w:themeFillTint="33"/>
      </w:pPr>
      <w:r>
        <w:t>Key message: Understanding and responding to cumulative impacts is paramount.</w:t>
      </w:r>
    </w:p>
    <w:p w14:paraId="099BE050" w14:textId="0FE1BA69" w:rsidR="00C61E62" w:rsidRDefault="00FF2AC0" w:rsidP="00663978">
      <w:r>
        <w:t xml:space="preserve">Notwithstanding </w:t>
      </w:r>
      <w:r w:rsidR="002F3EAF">
        <w:t xml:space="preserve">continuing </w:t>
      </w:r>
      <w:r>
        <w:t>improv</w:t>
      </w:r>
      <w:r w:rsidR="002F3EAF">
        <w:t>ements</w:t>
      </w:r>
      <w:r>
        <w:t xml:space="preserve"> </w:t>
      </w:r>
      <w:r w:rsidR="002F3EAF">
        <w:t xml:space="preserve">in </w:t>
      </w:r>
      <w:r>
        <w:t xml:space="preserve">knowledge, </w:t>
      </w:r>
      <w:r w:rsidR="002F3EAF">
        <w:t xml:space="preserve">filling </w:t>
      </w:r>
      <w:r w:rsidR="00E401D1">
        <w:t>a number of</w:t>
      </w:r>
      <w:r w:rsidR="002F3EAF">
        <w:t xml:space="preserve"> key</w:t>
      </w:r>
      <w:r w:rsidR="00E401D1">
        <w:t xml:space="preserve"> </w:t>
      </w:r>
      <w:r w:rsidR="002F3EAF">
        <w:t xml:space="preserve">remaining </w:t>
      </w:r>
      <w:r w:rsidR="00E401D1">
        <w:t xml:space="preserve">gaps would </w:t>
      </w:r>
      <w:r w:rsidR="002F3EAF">
        <w:t xml:space="preserve">greatly </w:t>
      </w:r>
      <w:r w:rsidR="00E401D1">
        <w:t>assist understanding of the Region and improve</w:t>
      </w:r>
      <w:r w:rsidR="007F6FD9">
        <w:t xml:space="preserve"> </w:t>
      </w:r>
      <w:r w:rsidR="00E401D1">
        <w:t>management.</w:t>
      </w:r>
      <w:r w:rsidR="002F3EAF">
        <w:t xml:space="preserve"> </w:t>
      </w:r>
    </w:p>
    <w:p w14:paraId="099BE051" w14:textId="77777777" w:rsidR="00E401D1" w:rsidRDefault="00AD1F8E" w:rsidP="00663978">
      <w:r>
        <w:t>T</w:t>
      </w:r>
      <w:r w:rsidR="007F6FD9">
        <w:t xml:space="preserve">he </w:t>
      </w:r>
      <w:r w:rsidR="00E401D1" w:rsidRPr="009E6821">
        <w:t>importance o</w:t>
      </w:r>
      <w:r w:rsidR="00E401D1">
        <w:t xml:space="preserve">f developing ways to understand and respond to </w:t>
      </w:r>
      <w:r>
        <w:t>the effects of</w:t>
      </w:r>
      <w:r w:rsidR="00E401D1">
        <w:t xml:space="preserve"> </w:t>
      </w:r>
      <w:r w:rsidR="00E401D1" w:rsidRPr="00A354C7">
        <w:rPr>
          <w:b/>
        </w:rPr>
        <w:t>cumulative impacts</w:t>
      </w:r>
      <w:r w:rsidR="00E401D1">
        <w:t xml:space="preserve"> on the </w:t>
      </w:r>
      <w:r w:rsidR="00E96FC2">
        <w:t xml:space="preserve">Region’s values </w:t>
      </w:r>
      <w:r>
        <w:t>is paramount</w:t>
      </w:r>
      <w:r w:rsidR="00E401D1">
        <w:t xml:space="preserve">. The need to </w:t>
      </w:r>
      <w:r w:rsidR="00FF2AC0">
        <w:t>develop</w:t>
      </w:r>
      <w:r w:rsidR="00E401D1">
        <w:t xml:space="preserve"> decision-support tools and methods for considering multiple direct, indirect and consequential impacts is now recognised as a requirement for management into the future.</w:t>
      </w:r>
    </w:p>
    <w:p w14:paraId="099BE052" w14:textId="77777777" w:rsidR="005512A6" w:rsidRPr="00090E0F" w:rsidRDefault="005512A6" w:rsidP="00663978">
      <w:r>
        <w:t xml:space="preserve">There is a need to develop </w:t>
      </w:r>
      <w:r w:rsidRPr="00A77CCC">
        <w:t>strategies and technologies</w:t>
      </w:r>
      <w:r w:rsidR="006B7AFA">
        <w:t xml:space="preserve"> </w:t>
      </w:r>
      <w:r w:rsidR="00A2409D">
        <w:t>for</w:t>
      </w:r>
      <w:r w:rsidR="006021D0">
        <w:t xml:space="preserve"> </w:t>
      </w:r>
      <w:r w:rsidR="00A2409D">
        <w:t>th</w:t>
      </w:r>
      <w:r w:rsidR="006021D0">
        <w:t>e</w:t>
      </w:r>
      <w:r>
        <w:t xml:space="preserve"> </w:t>
      </w:r>
      <w:r w:rsidRPr="006B7AFA">
        <w:rPr>
          <w:b/>
        </w:rPr>
        <w:t>restoration of degraded habitats</w:t>
      </w:r>
      <w:r>
        <w:t xml:space="preserve"> and to improve the health and resilience of the ecosystem.</w:t>
      </w:r>
    </w:p>
    <w:p w14:paraId="099BE053" w14:textId="77777777" w:rsidR="00090E0F" w:rsidRDefault="00090E0F" w:rsidP="00663978">
      <w:r w:rsidRPr="00090E0F">
        <w:t xml:space="preserve">Information from research and monitoring will be critical to the development of </w:t>
      </w:r>
      <w:r w:rsidRPr="00681D26">
        <w:rPr>
          <w:b/>
        </w:rPr>
        <w:t>thresholds</w:t>
      </w:r>
      <w:r w:rsidRPr="00090E0F">
        <w:t xml:space="preserve"> for ecosystem health and </w:t>
      </w:r>
      <w:r w:rsidRPr="00681D26">
        <w:rPr>
          <w:b/>
        </w:rPr>
        <w:t>targets</w:t>
      </w:r>
      <w:r w:rsidRPr="00090E0F">
        <w:t xml:space="preserve"> for management action</w:t>
      </w:r>
      <w:r w:rsidR="005512A6">
        <w:t>s</w:t>
      </w:r>
      <w:r w:rsidR="00480324">
        <w:t>,</w:t>
      </w:r>
      <w:r w:rsidR="005512A6">
        <w:t xml:space="preserve"> and to track the effectiveness of such actions</w:t>
      </w:r>
      <w:r w:rsidRPr="00090E0F">
        <w:t xml:space="preserve">. Research will also be needed to conceptualise and, in some cases, </w:t>
      </w:r>
      <w:r w:rsidRPr="009C231F">
        <w:rPr>
          <w:b/>
        </w:rPr>
        <w:t>model</w:t>
      </w:r>
      <w:r w:rsidRPr="00090E0F">
        <w:t xml:space="preserve"> how a system works and how the elements interact and respond to changing pressures.</w:t>
      </w:r>
    </w:p>
    <w:p w14:paraId="099BE054" w14:textId="77777777" w:rsidR="00AA25B9" w:rsidRPr="00090E0F" w:rsidRDefault="00AA25B9" w:rsidP="00663978">
      <w:r>
        <w:t>[Photograph of anemone fish and anemones with other reef fish in the background. Copyright Matt Curnock. Caption: Improved modelling of the ecosystem will inform management actions]</w:t>
      </w:r>
    </w:p>
    <w:p w14:paraId="099BE055" w14:textId="77777777" w:rsidR="00090E0F" w:rsidRDefault="00090E0F" w:rsidP="00FB219C">
      <w:r w:rsidRPr="00681D26">
        <w:t>Traditional ecological knowledge</w:t>
      </w:r>
      <w:r w:rsidRPr="00663978">
        <w:t xml:space="preserve"> and </w:t>
      </w:r>
      <w:r w:rsidRPr="00681D26">
        <w:t>local community knowledge</w:t>
      </w:r>
      <w:r w:rsidRPr="00090E0F">
        <w:t xml:space="preserve"> shared by Traditional Owners, stakeholders and members of the community </w:t>
      </w:r>
      <w:r>
        <w:t xml:space="preserve">will </w:t>
      </w:r>
      <w:r w:rsidRPr="00090E0F">
        <w:t xml:space="preserve">play a central role in </w:t>
      </w:r>
      <w:r w:rsidR="006D5FE7">
        <w:t xml:space="preserve">better </w:t>
      </w:r>
      <w:r w:rsidR="006D5FE7" w:rsidRPr="00A526F5">
        <w:rPr>
          <w:b/>
        </w:rPr>
        <w:t>understanding heritage values</w:t>
      </w:r>
      <w:r w:rsidR="006D5FE7">
        <w:t xml:space="preserve"> and </w:t>
      </w:r>
      <w:r w:rsidRPr="00090E0F">
        <w:t xml:space="preserve">informing adaptive management and decision making. Furthermore, </w:t>
      </w:r>
      <w:r w:rsidR="00480324">
        <w:t>integrating</w:t>
      </w:r>
      <w:r w:rsidR="00663978">
        <w:t xml:space="preserve"> </w:t>
      </w:r>
      <w:r w:rsidRPr="00090E0F">
        <w:t>traditional and community knowledge with scientific knowledge can extend the time perspective of scientific knowledge and highlight potential subject areas for future studies.</w:t>
      </w:r>
      <w:r w:rsidRPr="00090E0F">
        <w:fldChar w:fldCharType="begin"/>
      </w:r>
      <w:r w:rsidR="00FB219C">
        <w:instrText>ADDIN RW.CITE{{4859 Fernbach,M. 2007}}</w:instrText>
      </w:r>
      <w:r w:rsidRPr="00090E0F">
        <w:fldChar w:fldCharType="separate"/>
      </w:r>
      <w:r w:rsidR="00FB219C" w:rsidRPr="00FB219C">
        <w:rPr>
          <w:rFonts w:eastAsia="Times New Roman"/>
          <w:vertAlign w:val="superscript"/>
        </w:rPr>
        <w:t>6</w:t>
      </w:r>
      <w:r w:rsidRPr="00090E0F">
        <w:fldChar w:fldCharType="end"/>
      </w:r>
      <w:r w:rsidRPr="00090E0F">
        <w:t xml:space="preserve"> </w:t>
      </w:r>
    </w:p>
    <w:p w14:paraId="099BE056" w14:textId="77777777" w:rsidR="00C61E62" w:rsidRPr="00090E0F" w:rsidRDefault="00C61E62" w:rsidP="00FB219C">
      <w:r>
        <w:t xml:space="preserve">With regard to applying knowledge to management, key areas of focus include </w:t>
      </w:r>
      <w:r w:rsidRPr="00AD1F8E">
        <w:t>integrating knowledge, monitoring</w:t>
      </w:r>
      <w:r w:rsidR="00285A62">
        <w:t xml:space="preserve"> and</w:t>
      </w:r>
      <w:r w:rsidRPr="00AD1F8E">
        <w:t xml:space="preserve"> reporting </w:t>
      </w:r>
      <w:r>
        <w:t>into</w:t>
      </w:r>
      <w:r w:rsidRPr="00AD1F8E">
        <w:t xml:space="preserve"> adaptive management; improving alignment and </w:t>
      </w:r>
      <w:r w:rsidRPr="00AD1F8E">
        <w:lastRenderedPageBreak/>
        <w:t xml:space="preserve">coordination of research priorities; increasing emphasis on </w:t>
      </w:r>
      <w:r>
        <w:t xml:space="preserve">the </w:t>
      </w:r>
      <w:r w:rsidRPr="00AD1F8E">
        <w:t>use of modelling approaches; improving spatial mapping capabilities; supporting long-term monitoring program</w:t>
      </w:r>
      <w:r>
        <w:t>s</w:t>
      </w:r>
      <w:r w:rsidRPr="00AD1F8E">
        <w:t>;</w:t>
      </w:r>
      <w:r>
        <w:t xml:space="preserve"> and</w:t>
      </w:r>
      <w:r w:rsidRPr="00AD1F8E">
        <w:t xml:space="preserve"> standardising data collection and facilitating sharing</w:t>
      </w:r>
      <w:r>
        <w:t xml:space="preserve">. </w:t>
      </w:r>
    </w:p>
    <w:p w14:paraId="099BE057" w14:textId="77777777" w:rsidR="002C48E5" w:rsidRDefault="009C68AD" w:rsidP="00663978">
      <w:pPr>
        <w:pStyle w:val="Heading2"/>
      </w:pPr>
      <w:bookmarkStart w:id="5" w:name="_Toc381700224"/>
      <w:r w:rsidRPr="00A94A85">
        <w:t>Likely</w:t>
      </w:r>
      <w:r>
        <w:t xml:space="preserve"> </w:t>
      </w:r>
      <w:r w:rsidR="005512A6">
        <w:t xml:space="preserve">future </w:t>
      </w:r>
      <w:r w:rsidRPr="00FE5528">
        <w:t>t</w:t>
      </w:r>
      <w:r w:rsidR="002C48E5" w:rsidRPr="00FE5528">
        <w:t>rends</w:t>
      </w:r>
      <w:bookmarkEnd w:id="5"/>
    </w:p>
    <w:p w14:paraId="099BE058" w14:textId="77777777" w:rsidR="009C68AD" w:rsidRDefault="00024B83" w:rsidP="00663978">
      <w:r>
        <w:t>T</w:t>
      </w:r>
      <w:r w:rsidR="009C68AD">
        <w:t xml:space="preserve">rends </w:t>
      </w:r>
      <w:r>
        <w:t xml:space="preserve">in </w:t>
      </w:r>
      <w:r w:rsidR="009C68AD">
        <w:t xml:space="preserve">factors influencing the </w:t>
      </w:r>
      <w:r w:rsidR="00090E0F">
        <w:t xml:space="preserve">long-term outlook for the </w:t>
      </w:r>
      <w:r w:rsidR="00E96FC2">
        <w:t xml:space="preserve">Region’s </w:t>
      </w:r>
      <w:r w:rsidR="009C68AD">
        <w:t xml:space="preserve">ecosystem and heritage values </w:t>
      </w:r>
      <w:r w:rsidR="009C68AD" w:rsidRPr="009C68AD">
        <w:t>operate at large (globally for climate change)</w:t>
      </w:r>
      <w:r w:rsidR="009C68AD">
        <w:t xml:space="preserve"> and local </w:t>
      </w:r>
      <w:r w:rsidR="009C68AD" w:rsidRPr="009C68AD">
        <w:t xml:space="preserve">geographic scales and </w:t>
      </w:r>
      <w:r w:rsidR="009C68AD">
        <w:t>have varying</w:t>
      </w:r>
      <w:r w:rsidR="009C68AD" w:rsidRPr="009C68AD">
        <w:t xml:space="preserve"> social, biophysical and jurisdictional complex</w:t>
      </w:r>
      <w:r w:rsidR="009C68AD">
        <w:t>ities</w:t>
      </w:r>
      <w:r w:rsidR="009C68AD" w:rsidRPr="009C68AD">
        <w:t xml:space="preserve">. The future of the </w:t>
      </w:r>
      <w:r w:rsidR="00E96FC2">
        <w:t>Region’s values</w:t>
      </w:r>
      <w:r w:rsidR="009C68AD" w:rsidRPr="009C68AD">
        <w:t xml:space="preserve"> will be largely determined by the cumulative </w:t>
      </w:r>
      <w:r w:rsidR="009C68AD">
        <w:t>effects of these factors</w:t>
      </w:r>
      <w:r w:rsidR="00D75065">
        <w:t>, the effectiveness of management to increase resilience in the system</w:t>
      </w:r>
      <w:r w:rsidR="009C68AD">
        <w:t xml:space="preserve"> and an ability to harness and integrate new information to inform future </w:t>
      </w:r>
      <w:r w:rsidR="009C68AD" w:rsidRPr="009C68AD">
        <w:t>management responses.</w:t>
      </w:r>
      <w:r w:rsidR="00037588" w:rsidRPr="00037588">
        <w:rPr>
          <w:noProof/>
          <w:lang w:eastAsia="en-AU"/>
        </w:rPr>
        <w:t xml:space="preserve"> </w:t>
      </w:r>
    </w:p>
    <w:p w14:paraId="099BE059" w14:textId="77777777" w:rsidR="00E30A82" w:rsidRDefault="00060684" w:rsidP="00663978">
      <w:pPr>
        <w:pStyle w:val="Heading3"/>
      </w:pPr>
      <w:r>
        <w:t>Influenc</w:t>
      </w:r>
      <w:r w:rsidR="00FB4842">
        <w:t>ing factors</w:t>
      </w:r>
    </w:p>
    <w:p w14:paraId="6A213607" w14:textId="6D109CAE" w:rsidR="0078274C" w:rsidRDefault="0078274C" w:rsidP="0078274C">
      <w:pPr>
        <w:shd w:val="clear" w:color="auto" w:fill="DBE5F1" w:themeFill="accent1" w:themeFillTint="33"/>
      </w:pPr>
      <w:r>
        <w:t xml:space="preserve">Key message: </w:t>
      </w:r>
      <w:r w:rsidRPr="0078274C">
        <w:t>Trends in some key external factors will combine to affect the Region’s ecosystem and heritage values.</w:t>
      </w:r>
    </w:p>
    <w:p w14:paraId="67720D4B" w14:textId="17662139" w:rsidR="0078274C" w:rsidRDefault="0078274C" w:rsidP="0078274C">
      <w:pPr>
        <w:shd w:val="clear" w:color="auto" w:fill="DBE5F1" w:themeFill="accent1" w:themeFillTint="33"/>
      </w:pPr>
      <w:r>
        <w:t xml:space="preserve">Key message: </w:t>
      </w:r>
      <w:r w:rsidRPr="0078274C">
        <w:t>Many potential impacts of direct use are avoided under current management; some key risks remain.</w:t>
      </w:r>
    </w:p>
    <w:p w14:paraId="099BE05A" w14:textId="54B5F7CB" w:rsidR="00512065" w:rsidRPr="00663978" w:rsidRDefault="00512065" w:rsidP="00663978">
      <w:pPr>
        <w:rPr>
          <w:b/>
          <w:i/>
        </w:rPr>
      </w:pPr>
      <w:r w:rsidRPr="00663978">
        <w:rPr>
          <w:b/>
        </w:rPr>
        <w:t>Drivers</w:t>
      </w:r>
      <w:r w:rsidR="00663978" w:rsidRPr="00663978">
        <w:t xml:space="preserve"> </w:t>
      </w:r>
      <w:r w:rsidRPr="00663978">
        <w:t>Economic growth is projected to continue in Queensland with a large proportion of this growth occurring adjacent to the Region. Population in the Great Barrier Reef catchment is expected to continue to grow at rates well above the national average for the foreseeable future. Some of this growth is a result of economic growth, especially in the resources sector. Both these drivers change land-use patterns in the catchment, including expanding the urban footprint to accommodate an increasing number of residents and increasing demand for infrastructure to support the resources industries. They also drive increases in use of the Region</w:t>
      </w:r>
      <w:r w:rsidR="00C92641">
        <w:t>,</w:t>
      </w:r>
      <w:r w:rsidRPr="00663978">
        <w:t xml:space="preserve"> for </w:t>
      </w:r>
      <w:r w:rsidR="00FB4842">
        <w:t xml:space="preserve">example shipping and </w:t>
      </w:r>
      <w:r w:rsidRPr="00663978">
        <w:t xml:space="preserve">recreational activities. </w:t>
      </w:r>
    </w:p>
    <w:p w14:paraId="099BE05B" w14:textId="77777777" w:rsidR="00512065" w:rsidRDefault="00512065" w:rsidP="00663978">
      <w:r>
        <w:t>Technological advances will continue and can provide positive outcomes for the Region and for management of the catchment (for example better navigational safety for ships and</w:t>
      </w:r>
      <w:r w:rsidRPr="00782232">
        <w:t xml:space="preserve"> reduced fertiliser use</w:t>
      </w:r>
      <w:r>
        <w:t xml:space="preserve">). </w:t>
      </w:r>
      <w:r w:rsidR="005B381D">
        <w:t>They</w:t>
      </w:r>
      <w:r>
        <w:t xml:space="preserve"> can also increase some threats to the Region’s ecosystem and its heritage values (for example depth sounders and global positioning systems improving fishers’ ability to find, relocate and catch </w:t>
      </w:r>
      <w:r w:rsidRPr="00782232">
        <w:t>fish)</w:t>
      </w:r>
      <w:r>
        <w:t xml:space="preserve">. Societal attitudes about the Great Barrier Reef will continue to be shaped by </w:t>
      </w:r>
      <w:r w:rsidR="00E96FC2">
        <w:t xml:space="preserve">its </w:t>
      </w:r>
      <w:r>
        <w:t xml:space="preserve">iconic status as well as information about its condition and likely future. Such attitudes </w:t>
      </w:r>
      <w:r w:rsidRPr="00782232">
        <w:t xml:space="preserve">affect how people think about the Reef </w:t>
      </w:r>
      <w:r>
        <w:t>and the way they use it. This can enhance engagement in stewardship programs and uptake of best practice actions.</w:t>
      </w:r>
    </w:p>
    <w:p w14:paraId="099BE05C" w14:textId="77777777" w:rsidR="00430145" w:rsidRPr="002C48E5" w:rsidRDefault="00D75065" w:rsidP="00663978">
      <w:r w:rsidRPr="00663978">
        <w:rPr>
          <w:b/>
        </w:rPr>
        <w:t>Climate change</w:t>
      </w:r>
      <w:r w:rsidR="00663978" w:rsidRPr="00663978">
        <w:t xml:space="preserve"> </w:t>
      </w:r>
      <w:r w:rsidR="00E30A82" w:rsidRPr="00663978">
        <w:t>As well as indirectly driving change in factors that influence the Reef,</w:t>
      </w:r>
      <w:r w:rsidR="00E30A82">
        <w:t xml:space="preserve"> climate change </w:t>
      </w:r>
      <w:r w:rsidR="00567CF2">
        <w:t xml:space="preserve">will directly </w:t>
      </w:r>
      <w:r w:rsidR="00E30A82">
        <w:t xml:space="preserve">influence the </w:t>
      </w:r>
      <w:r w:rsidR="00567CF2">
        <w:t>Region and</w:t>
      </w:r>
      <w:r w:rsidR="009C68AD">
        <w:t xml:space="preserve"> continue to </w:t>
      </w:r>
      <w:r w:rsidR="002C48E5" w:rsidRPr="002C48E5">
        <w:t>have far</w:t>
      </w:r>
      <w:r w:rsidR="00E30A82">
        <w:t>-</w:t>
      </w:r>
      <w:r w:rsidR="002C48E5" w:rsidRPr="002C48E5">
        <w:t>reaching consequences. Future predictions indicate sea level rises and temperature increases will continue</w:t>
      </w:r>
      <w:r w:rsidR="009C68AD">
        <w:t xml:space="preserve">, </w:t>
      </w:r>
      <w:r w:rsidR="002C48E5" w:rsidRPr="002C48E5">
        <w:t xml:space="preserve">ocean </w:t>
      </w:r>
      <w:r w:rsidR="008A5F9C">
        <w:t xml:space="preserve">pH </w:t>
      </w:r>
      <w:r w:rsidR="002C48E5" w:rsidRPr="002C48E5">
        <w:t xml:space="preserve">will gradually </w:t>
      </w:r>
      <w:r w:rsidR="008A5F9C">
        <w:t>decline</w:t>
      </w:r>
      <w:r w:rsidR="009C68AD">
        <w:t xml:space="preserve"> and weather will be more severe</w:t>
      </w:r>
      <w:r w:rsidR="002C48E5" w:rsidRPr="002C48E5">
        <w:t xml:space="preserve">. These changes will have dramatic effects on the </w:t>
      </w:r>
      <w:r w:rsidR="00721AFC">
        <w:t xml:space="preserve">Region’s ecosystem and heritage values and the Reef-dependent industries that rely on them (for example </w:t>
      </w:r>
      <w:r w:rsidR="00FB4842">
        <w:t xml:space="preserve">commercial marine </w:t>
      </w:r>
      <w:r w:rsidR="00721AFC">
        <w:t>tourism and commercial fishing)</w:t>
      </w:r>
      <w:r w:rsidR="002C48E5" w:rsidRPr="002C48E5">
        <w:t>.</w:t>
      </w:r>
    </w:p>
    <w:p w14:paraId="099BE05D" w14:textId="77777777" w:rsidR="00663978" w:rsidRDefault="008626C3" w:rsidP="00663978">
      <w:bookmarkStart w:id="6" w:name="_Toc381700227"/>
      <w:r w:rsidRPr="00663978">
        <w:rPr>
          <w:b/>
        </w:rPr>
        <w:lastRenderedPageBreak/>
        <w:t>Coastal development</w:t>
      </w:r>
      <w:r w:rsidR="00663978">
        <w:t xml:space="preserve"> </w:t>
      </w:r>
      <w:r w:rsidR="00B82889" w:rsidRPr="00B82889">
        <w:t xml:space="preserve">Changes in land use over the last two centuries have determined the </w:t>
      </w:r>
      <w:r w:rsidR="00FB4842">
        <w:t>current</w:t>
      </w:r>
      <w:r w:rsidR="00FB4842" w:rsidRPr="00B82889">
        <w:t xml:space="preserve"> </w:t>
      </w:r>
      <w:r w:rsidR="00B82889" w:rsidRPr="00B82889">
        <w:t xml:space="preserve">extent and condition of natural ecosystems in the catchment. </w:t>
      </w:r>
      <w:r w:rsidR="00B82889">
        <w:t xml:space="preserve">Continued modifications of </w:t>
      </w:r>
      <w:r w:rsidRPr="00EF20EB">
        <w:t xml:space="preserve">terrestrial habitats that support the Great Barrier Reef </w:t>
      </w:r>
      <w:r w:rsidR="00B82889">
        <w:t>are</w:t>
      </w:r>
      <w:r w:rsidRPr="00EF20EB">
        <w:t xml:space="preserve"> likely based on </w:t>
      </w:r>
      <w:r w:rsidR="00FB4842" w:rsidRPr="00FB4842">
        <w:t xml:space="preserve">forecast changes in some agricultural </w:t>
      </w:r>
      <w:r w:rsidR="00FB219C" w:rsidRPr="00FB4842">
        <w:t xml:space="preserve">sectors </w:t>
      </w:r>
      <w:r w:rsidR="00FB219C" w:rsidRPr="00EF20EB">
        <w:t>and</w:t>
      </w:r>
      <w:r w:rsidRPr="00EF20EB">
        <w:t xml:space="preserve"> projected increases in urban and industrial development</w:t>
      </w:r>
      <w:r>
        <w:t>, driven partly by economic growth</w:t>
      </w:r>
      <w:r w:rsidRPr="00EF20EB">
        <w:t xml:space="preserve">. </w:t>
      </w:r>
      <w:r w:rsidR="00B82889">
        <w:t>This in turn will drive increases in direct use of the Region.</w:t>
      </w:r>
    </w:p>
    <w:p w14:paraId="099BE05E" w14:textId="77777777" w:rsidR="00430145" w:rsidRPr="002C48E5" w:rsidRDefault="002C48E5" w:rsidP="00663978">
      <w:r w:rsidRPr="00663978">
        <w:rPr>
          <w:b/>
        </w:rPr>
        <w:t>Land-based run</w:t>
      </w:r>
      <w:r w:rsidR="00E30A82" w:rsidRPr="00663978">
        <w:rPr>
          <w:b/>
        </w:rPr>
        <w:t>-</w:t>
      </w:r>
      <w:r w:rsidRPr="00663978">
        <w:rPr>
          <w:b/>
        </w:rPr>
        <w:t>off</w:t>
      </w:r>
      <w:bookmarkEnd w:id="6"/>
      <w:r w:rsidR="00663978">
        <w:t xml:space="preserve"> </w:t>
      </w:r>
      <w:r w:rsidR="00D75065">
        <w:t>Although a</w:t>
      </w:r>
      <w:r w:rsidR="00430145" w:rsidRPr="002C48E5">
        <w:t>gricultural practices in the Great Barrier Reef catchment are improving</w:t>
      </w:r>
      <w:r w:rsidR="00FB4842">
        <w:t>,</w:t>
      </w:r>
      <w:r w:rsidR="00430145" w:rsidRPr="002C48E5">
        <w:t xml:space="preserve"> there is likely to be a significant lag time before water quality improvements in the Region</w:t>
      </w:r>
      <w:r w:rsidR="00140F83">
        <w:t xml:space="preserve"> are measured</w:t>
      </w:r>
      <w:r w:rsidR="00567CF2">
        <w:t>. S</w:t>
      </w:r>
      <w:r w:rsidR="00430145" w:rsidRPr="002C48E5">
        <w:t>ediments</w:t>
      </w:r>
      <w:r w:rsidR="00B82889">
        <w:t>,</w:t>
      </w:r>
      <w:r w:rsidR="00430145" w:rsidRPr="002C48E5">
        <w:t xml:space="preserve"> nutrients </w:t>
      </w:r>
      <w:r w:rsidR="00B82889">
        <w:t xml:space="preserve">and pesticides </w:t>
      </w:r>
      <w:r w:rsidR="00567CF2">
        <w:t>will</w:t>
      </w:r>
      <w:r w:rsidR="00430145" w:rsidRPr="002C48E5">
        <w:t xml:space="preserve"> continue affecting </w:t>
      </w:r>
      <w:r w:rsidR="00D75065">
        <w:t>the ecosystem and heritage values</w:t>
      </w:r>
      <w:r w:rsidR="00D75065" w:rsidRPr="002C48E5">
        <w:t xml:space="preserve"> </w:t>
      </w:r>
      <w:r w:rsidR="009B0732">
        <w:t>for decades to come</w:t>
      </w:r>
      <w:r w:rsidR="00430145" w:rsidRPr="002C48E5">
        <w:t xml:space="preserve">. </w:t>
      </w:r>
    </w:p>
    <w:p w14:paraId="099BE05F" w14:textId="77777777" w:rsidR="00504538" w:rsidRDefault="008626C3" w:rsidP="00663978">
      <w:r w:rsidRPr="00EF20EB">
        <w:t xml:space="preserve">There is increasing evidence that current trends for crown-of-thorns starfish outbreaks are likely to continue, contributing further to coral </w:t>
      </w:r>
      <w:r>
        <w:t xml:space="preserve">reef </w:t>
      </w:r>
      <w:r w:rsidRPr="00EF20EB">
        <w:t>mortality</w:t>
      </w:r>
      <w:r w:rsidR="00D75065">
        <w:t xml:space="preserve">, until such time that </w:t>
      </w:r>
      <w:r w:rsidR="00430145" w:rsidRPr="00EF20EB">
        <w:t xml:space="preserve">the Region’s water quality </w:t>
      </w:r>
      <w:r w:rsidR="00D75065">
        <w:t>has improved</w:t>
      </w:r>
      <w:r w:rsidR="00430145" w:rsidRPr="00EF20EB">
        <w:t>.</w:t>
      </w:r>
      <w:r w:rsidR="00F24D65" w:rsidRPr="00F24D65">
        <w:t xml:space="preserve"> </w:t>
      </w:r>
    </w:p>
    <w:p w14:paraId="099BE060" w14:textId="77777777" w:rsidR="00430145" w:rsidRPr="00EF20EB" w:rsidRDefault="00504538" w:rsidP="00663978">
      <w:r>
        <w:t xml:space="preserve">Marine debris </w:t>
      </w:r>
      <w:r w:rsidR="00EF0B45">
        <w:t xml:space="preserve">continues to enter the Region and </w:t>
      </w:r>
      <w:r>
        <w:t xml:space="preserve">will persist </w:t>
      </w:r>
      <w:r w:rsidR="00567CF2">
        <w:t>for decades</w:t>
      </w:r>
      <w:r w:rsidR="00EF0B45">
        <w:t>.</w:t>
      </w:r>
      <w:r w:rsidR="00567CF2">
        <w:t xml:space="preserve"> </w:t>
      </w:r>
      <w:r w:rsidR="00EF0B45">
        <w:t xml:space="preserve">It </w:t>
      </w:r>
      <w:r>
        <w:t>will continue to affect the Region’s ecosystem</w:t>
      </w:r>
      <w:r w:rsidR="00FB4842" w:rsidRPr="00FB4842">
        <w:t xml:space="preserve"> </w:t>
      </w:r>
      <w:r w:rsidR="00FB4842">
        <w:t>and heritage values</w:t>
      </w:r>
      <w:r w:rsidR="00C56538">
        <w:t>, especially species of conservation concern</w:t>
      </w:r>
      <w:r w:rsidR="00FB4842">
        <w:t xml:space="preserve"> and</w:t>
      </w:r>
      <w:r w:rsidR="00C56538">
        <w:t xml:space="preserve"> aesthetic</w:t>
      </w:r>
      <w:r w:rsidR="00285A62">
        <w:t xml:space="preserve"> values</w:t>
      </w:r>
      <w:r>
        <w:t>.</w:t>
      </w:r>
    </w:p>
    <w:p w14:paraId="099BE061" w14:textId="77777777" w:rsidR="00643E30" w:rsidRDefault="000379D8" w:rsidP="00663978">
      <w:bookmarkStart w:id="7" w:name="_Toc381700229"/>
      <w:r w:rsidRPr="00FB4842">
        <w:rPr>
          <w:b/>
        </w:rPr>
        <w:t>Direct use</w:t>
      </w:r>
      <w:bookmarkEnd w:id="7"/>
      <w:r w:rsidR="00FB4842">
        <w:t xml:space="preserve"> </w:t>
      </w:r>
      <w:r w:rsidR="004F703F">
        <w:t xml:space="preserve">The </w:t>
      </w:r>
      <w:r w:rsidR="00DA4245">
        <w:t>Region</w:t>
      </w:r>
      <w:r w:rsidR="004F703F">
        <w:t xml:space="preserve"> is expected to continue to be a significant contributor to regional and national economies through commercial and non-commercial uses. </w:t>
      </w:r>
      <w:r w:rsidR="00643E30">
        <w:t>Past d</w:t>
      </w:r>
      <w:r w:rsidR="00643E30" w:rsidRPr="004F703F">
        <w:t xml:space="preserve">eclines in </w:t>
      </w:r>
      <w:r w:rsidR="00643E30">
        <w:t xml:space="preserve">tourism </w:t>
      </w:r>
      <w:r w:rsidR="00643E30" w:rsidRPr="004F703F">
        <w:t xml:space="preserve">visitor numbers are </w:t>
      </w:r>
      <w:r w:rsidR="00DA4245">
        <w:t>reversing,</w:t>
      </w:r>
      <w:r w:rsidR="00643E30">
        <w:t xml:space="preserve"> but will continue to </w:t>
      </w:r>
      <w:r w:rsidR="00AC248D">
        <w:t>depend</w:t>
      </w:r>
      <w:r w:rsidR="00643E30">
        <w:t xml:space="preserve"> on global economic factors (such as</w:t>
      </w:r>
      <w:r w:rsidR="00F24D65">
        <w:t xml:space="preserve"> monetary</w:t>
      </w:r>
      <w:r w:rsidR="00643E30">
        <w:t xml:space="preserve"> exchange rates)</w:t>
      </w:r>
      <w:r w:rsidR="00643E30" w:rsidRPr="004F703F">
        <w:t xml:space="preserve">. </w:t>
      </w:r>
    </w:p>
    <w:p w14:paraId="099BE062" w14:textId="77777777" w:rsidR="00567CF2" w:rsidRDefault="00643E30" w:rsidP="00663978">
      <w:r>
        <w:t>T</w:t>
      </w:r>
      <w:r w:rsidRPr="004F703F">
        <w:t xml:space="preserve">he Great Barrier Reef continues to be valued well beyond its local communities, with strong national and international interest. </w:t>
      </w:r>
      <w:r w:rsidR="00567CF2">
        <w:t>It</w:t>
      </w:r>
      <w:r w:rsidR="00567CF2" w:rsidRPr="004F703F">
        <w:t xml:space="preserve"> </w:t>
      </w:r>
      <w:r w:rsidR="00567CF2">
        <w:t>will continue to be of</w:t>
      </w:r>
      <w:r w:rsidR="00567CF2" w:rsidRPr="004F703F">
        <w:t xml:space="preserve"> major importance</w:t>
      </w:r>
      <w:r w:rsidR="00AC248D">
        <w:t xml:space="preserve"> to</w:t>
      </w:r>
      <w:r w:rsidR="00567CF2" w:rsidRPr="004F703F">
        <w:t xml:space="preserve"> </w:t>
      </w:r>
      <w:r w:rsidR="00FB4842">
        <w:t>its</w:t>
      </w:r>
      <w:r w:rsidR="00FB4842" w:rsidRPr="004F703F">
        <w:t xml:space="preserve"> </w:t>
      </w:r>
      <w:r w:rsidR="00567CF2" w:rsidRPr="004F703F">
        <w:t>Traditional Owner</w:t>
      </w:r>
      <w:r w:rsidR="00FB4842">
        <w:t>s</w:t>
      </w:r>
      <w:r w:rsidR="00567CF2" w:rsidRPr="004F703F">
        <w:t xml:space="preserve"> </w:t>
      </w:r>
      <w:r w:rsidR="00FB4842">
        <w:t>and the maintenance of their cultural values</w:t>
      </w:r>
      <w:r w:rsidR="00567CF2" w:rsidRPr="004F703F">
        <w:t xml:space="preserve">. </w:t>
      </w:r>
      <w:r w:rsidR="004F703F">
        <w:t>People that visit the Region are expected to continue to enjoy their experiences</w:t>
      </w:r>
      <w:r w:rsidR="00346DD4">
        <w:t xml:space="preserve">. </w:t>
      </w:r>
    </w:p>
    <w:p w14:paraId="099BE063" w14:textId="37AE2000" w:rsidR="004F703F" w:rsidRDefault="00DA4245" w:rsidP="00663978">
      <w:r>
        <w:t>Impacts</w:t>
      </w:r>
      <w:r w:rsidR="00567CF2">
        <w:t xml:space="preserve"> from direct use of the Region are many and will continue to present varying degrees of risk to the ecosystem and heritage values. </w:t>
      </w:r>
      <w:r w:rsidR="00E7027F">
        <w:t>Continuation of c</w:t>
      </w:r>
      <w:r w:rsidR="00567CF2">
        <w:t xml:space="preserve">urrent management arrangements </w:t>
      </w:r>
      <w:r w:rsidR="00E7027F">
        <w:t xml:space="preserve">should </w:t>
      </w:r>
      <w:r>
        <w:t xml:space="preserve">effectively </w:t>
      </w:r>
      <w:r w:rsidR="00AE5E34">
        <w:t xml:space="preserve">avoid </w:t>
      </w:r>
      <w:r>
        <w:t>many</w:t>
      </w:r>
      <w:r w:rsidR="00567CF2">
        <w:t xml:space="preserve"> impacts</w:t>
      </w:r>
      <w:r w:rsidR="00567CF2" w:rsidRPr="00346DD4">
        <w:t xml:space="preserve">, for example </w:t>
      </w:r>
      <w:r w:rsidR="00567CF2">
        <w:t xml:space="preserve">those related to </w:t>
      </w:r>
      <w:r w:rsidR="00567CF2" w:rsidRPr="00346DD4">
        <w:t>commercial marine tourism, defence activities and shipping</w:t>
      </w:r>
      <w:r w:rsidR="00567CF2">
        <w:t xml:space="preserve">. </w:t>
      </w:r>
      <w:r w:rsidR="0058069C">
        <w:t>Improvements in Traditional Owner community compliance programs related to reporting and detection of illegal activities are expected to continue for at least the next few years.</w:t>
      </w:r>
    </w:p>
    <w:p w14:paraId="099BE064" w14:textId="77777777" w:rsidR="00D2152F" w:rsidRDefault="002F3D93" w:rsidP="00663978">
      <w:r>
        <w:t>W</w:t>
      </w:r>
      <w:r w:rsidR="008E3B81">
        <w:t xml:space="preserve">ithout </w:t>
      </w:r>
      <w:r w:rsidR="00D2152F">
        <w:t>effective mitigation devices and management arrangements,</w:t>
      </w:r>
      <w:r w:rsidR="00183DA5">
        <w:t xml:space="preserve"> </w:t>
      </w:r>
      <w:r>
        <w:t>the d</w:t>
      </w:r>
      <w:r w:rsidR="00643E30" w:rsidRPr="000379D8">
        <w:t xml:space="preserve">eath </w:t>
      </w:r>
      <w:r w:rsidR="00AE5E34">
        <w:t xml:space="preserve">of </w:t>
      </w:r>
      <w:r w:rsidR="00D2152F" w:rsidRPr="000379D8">
        <w:t>incidentally</w:t>
      </w:r>
      <w:r w:rsidR="00285A62">
        <w:t xml:space="preserve"> </w:t>
      </w:r>
      <w:r w:rsidR="00643E30" w:rsidRPr="000379D8">
        <w:t xml:space="preserve">caught species of conservation concern </w:t>
      </w:r>
      <w:r w:rsidR="00AD0DE1">
        <w:t>will</w:t>
      </w:r>
      <w:r w:rsidR="00AD0DE1" w:rsidRPr="000379D8">
        <w:t xml:space="preserve"> almost certain</w:t>
      </w:r>
      <w:r w:rsidR="00AD0DE1">
        <w:t>ly continue</w:t>
      </w:r>
      <w:r w:rsidR="00AD0DE1" w:rsidRPr="000379D8">
        <w:t xml:space="preserve"> </w:t>
      </w:r>
      <w:r w:rsidR="00643E30" w:rsidRPr="000379D8">
        <w:t xml:space="preserve">across all fisheries and the Queensland </w:t>
      </w:r>
      <w:r w:rsidR="00F37576" w:rsidRPr="000379D8">
        <w:t>shark control program</w:t>
      </w:r>
      <w:r w:rsidR="00643E30" w:rsidRPr="000379D8">
        <w:t>, with major consequences for their populations</w:t>
      </w:r>
      <w:r w:rsidR="00DA4245">
        <w:t xml:space="preserve"> and</w:t>
      </w:r>
      <w:r w:rsidR="00643E30" w:rsidRPr="000379D8">
        <w:t xml:space="preserve"> Traditional Owner cultural values.</w:t>
      </w:r>
      <w:r w:rsidR="00643E30">
        <w:t xml:space="preserve"> </w:t>
      </w:r>
      <w:r w:rsidR="00C705C7">
        <w:t>Non-compliance with management arrangement</w:t>
      </w:r>
      <w:r w:rsidR="00AC248D">
        <w:t>s</w:t>
      </w:r>
      <w:r w:rsidR="0058069C">
        <w:t>, especially illegal fishing,</w:t>
      </w:r>
      <w:r w:rsidR="00C705C7">
        <w:t xml:space="preserve"> is</w:t>
      </w:r>
      <w:r w:rsidR="00D2152F">
        <w:t xml:space="preserve"> predicted to continue into the future, </w:t>
      </w:r>
      <w:r w:rsidR="00057383">
        <w:t xml:space="preserve">with the </w:t>
      </w:r>
      <w:r w:rsidR="00C705C7">
        <w:t xml:space="preserve">ongoing </w:t>
      </w:r>
      <w:r w:rsidR="00057383">
        <w:t>effect of compromising management outcomes for the Region’s ecosystem and its heritage values.</w:t>
      </w:r>
      <w:r w:rsidR="0058069C" w:rsidRPr="0058069C">
        <w:t xml:space="preserve"> </w:t>
      </w:r>
      <w:r w:rsidR="0058069C">
        <w:t>Predicted increases in use of the Region may increase the risk of associated threats, such as incompatible uses at popular sites.</w:t>
      </w:r>
    </w:p>
    <w:p w14:paraId="099BE065" w14:textId="77777777" w:rsidR="00DA66A3" w:rsidRDefault="00DA66A3" w:rsidP="00663978">
      <w:pPr>
        <w:pStyle w:val="Heading3"/>
      </w:pPr>
      <w:bookmarkStart w:id="8" w:name="_Toc381700230"/>
      <w:r>
        <w:lastRenderedPageBreak/>
        <w:t>Management effectiveness</w:t>
      </w:r>
    </w:p>
    <w:p w14:paraId="099BE066" w14:textId="77777777" w:rsidR="00D75065" w:rsidRPr="00D75065" w:rsidRDefault="00D75065" w:rsidP="00663978">
      <w:r>
        <w:t xml:space="preserve">Since 2009, effectiveness has been assessed as improving for two </w:t>
      </w:r>
      <w:r w:rsidR="00AD0DE1">
        <w:t xml:space="preserve">areas of </w:t>
      </w:r>
      <w:r>
        <w:t xml:space="preserve">management </w:t>
      </w:r>
      <w:r w:rsidR="00AD0DE1">
        <w:t>focus</w:t>
      </w:r>
      <w:r>
        <w:t>: land-based run-off and traditional use o</w:t>
      </w:r>
      <w:r w:rsidR="00A8716D">
        <w:t>f marine resources</w:t>
      </w:r>
      <w:r w:rsidRPr="00D75065">
        <w:t>.</w:t>
      </w:r>
      <w:r w:rsidR="00A8716D" w:rsidRPr="00A8716D">
        <w:t xml:space="preserve"> </w:t>
      </w:r>
      <w:r w:rsidR="0097776C">
        <w:t>These</w:t>
      </w:r>
      <w:r w:rsidR="00803495">
        <w:t xml:space="preserve"> result</w:t>
      </w:r>
      <w:r w:rsidR="0097776C">
        <w:t>s</w:t>
      </w:r>
      <w:r w:rsidR="00A8716D" w:rsidRPr="00D75065">
        <w:t xml:space="preserve"> </w:t>
      </w:r>
      <w:r w:rsidR="00AC248D" w:rsidRPr="00284240">
        <w:t xml:space="preserve">illustrate the importance of </w:t>
      </w:r>
      <w:r w:rsidR="00AC248D">
        <w:t>strategic</w:t>
      </w:r>
      <w:r w:rsidR="00AC248D" w:rsidRPr="00284240">
        <w:t xml:space="preserve"> planning, research to inform management and significant commitment of resources.</w:t>
      </w:r>
    </w:p>
    <w:p w14:paraId="099BE067" w14:textId="77777777" w:rsidR="00803495" w:rsidRPr="00D75065" w:rsidRDefault="00803495" w:rsidP="00663978">
      <w:r>
        <w:t>T</w:t>
      </w:r>
      <w:r w:rsidRPr="00D75065">
        <w:t xml:space="preserve">here </w:t>
      </w:r>
      <w:r w:rsidR="000A7FDA">
        <w:t>continue</w:t>
      </w:r>
      <w:r w:rsidR="00913320">
        <w:t>s</w:t>
      </w:r>
      <w:r w:rsidR="000A7FDA">
        <w:t xml:space="preserve"> to be</w:t>
      </w:r>
      <w:r w:rsidRPr="00D75065">
        <w:t xml:space="preserve"> particular management challenges in consistency across jurisdictions</w:t>
      </w:r>
      <w:r>
        <w:t>,</w:t>
      </w:r>
      <w:r w:rsidRPr="00D75065">
        <w:t xml:space="preserve"> </w:t>
      </w:r>
      <w:r>
        <w:t>and in</w:t>
      </w:r>
      <w:r w:rsidRPr="00D75065">
        <w:t xml:space="preserve"> understanding the values and better incorporating their consideration in decision making, although progress </w:t>
      </w:r>
      <w:r w:rsidR="00913320">
        <w:t>is being</w:t>
      </w:r>
      <w:r w:rsidRPr="00D75065">
        <w:t xml:space="preserve"> made. </w:t>
      </w:r>
    </w:p>
    <w:p w14:paraId="099BE068" w14:textId="77777777" w:rsidR="00D75065" w:rsidRPr="00D75065" w:rsidRDefault="00D75065" w:rsidP="00663978">
      <w:r w:rsidRPr="00D75065">
        <w:t>The difficulties in achieving positive outcomes on the ground</w:t>
      </w:r>
      <w:r w:rsidR="00AC248D">
        <w:t xml:space="preserve"> </w:t>
      </w:r>
      <w:r w:rsidR="00475386" w:rsidRPr="00D75065">
        <w:t xml:space="preserve">are </w:t>
      </w:r>
      <w:r w:rsidR="00475386">
        <w:t>likely to continue —</w:t>
      </w:r>
      <w:r w:rsidRPr="00D75065">
        <w:t xml:space="preserve"> given the complexity of many issues, the spatial and temporal scales of the threats to the Region’s values and the diminishing resource base to implement actions. </w:t>
      </w:r>
      <w:r w:rsidR="00A8716D" w:rsidRPr="00D75065">
        <w:t>The lagging response in desired outcomes for the Region is largely a result of the time needed to effect change in the system.</w:t>
      </w:r>
    </w:p>
    <w:p w14:paraId="099BE069" w14:textId="77777777" w:rsidR="00D75065" w:rsidRDefault="00D75065" w:rsidP="00663978">
      <w:pPr>
        <w:pStyle w:val="Heading3"/>
      </w:pPr>
      <w:r>
        <w:t>Resilience</w:t>
      </w:r>
    </w:p>
    <w:p w14:paraId="406E5275" w14:textId="39E230DC" w:rsidR="0078274C" w:rsidRDefault="0078274C" w:rsidP="0078274C">
      <w:pPr>
        <w:shd w:val="clear" w:color="auto" w:fill="DBE5F1" w:themeFill="accent1" w:themeFillTint="33"/>
      </w:pPr>
      <w:r>
        <w:t xml:space="preserve">Key message: </w:t>
      </w:r>
      <w:r w:rsidRPr="0078274C">
        <w:t>The Reef’s resilience is likely to decline further without major reductions in current threats.</w:t>
      </w:r>
    </w:p>
    <w:p w14:paraId="099BE06A" w14:textId="5BF2BC31" w:rsidR="00913320" w:rsidRDefault="000A7FDA" w:rsidP="00663978">
      <w:r>
        <w:t xml:space="preserve">There is increasing evidence of </w:t>
      </w:r>
      <w:r w:rsidR="0004584D">
        <w:t xml:space="preserve">ongoing </w:t>
      </w:r>
      <w:r>
        <w:t>loss of resistance and recovery capacity</w:t>
      </w:r>
      <w:r w:rsidR="00913320">
        <w:t xml:space="preserve"> in the Region’s ecosystem and heritage values</w:t>
      </w:r>
      <w:r>
        <w:t xml:space="preserve">, although the extent of loss varies considerably. </w:t>
      </w:r>
      <w:r w:rsidR="00913320">
        <w:t xml:space="preserve">As the effects of climate change worsen, it is likely that interactions between climate-related threats and other threats will have increasingly serious consequences. </w:t>
      </w:r>
      <w:r w:rsidR="00913320" w:rsidRPr="00913320">
        <w:t xml:space="preserve">Given the </w:t>
      </w:r>
      <w:r w:rsidR="00AE5E34">
        <w:t xml:space="preserve">only partial </w:t>
      </w:r>
      <w:r w:rsidR="00913320" w:rsidRPr="00913320">
        <w:t xml:space="preserve">effectiveness of existing protection and management in addressing the most significant pressures on the ecosystem (principally arising from outside the Region), </w:t>
      </w:r>
      <w:r w:rsidR="0004584D">
        <w:t xml:space="preserve">the </w:t>
      </w:r>
      <w:r w:rsidR="00393FDD" w:rsidRPr="0004584D">
        <w:t xml:space="preserve">loss of resilience </w:t>
      </w:r>
      <w:r w:rsidR="00913320" w:rsidRPr="0004584D">
        <w:t>is</w:t>
      </w:r>
      <w:r w:rsidR="00913320" w:rsidRPr="00913320">
        <w:t xml:space="preserve"> expected to continue.</w:t>
      </w:r>
      <w:r w:rsidR="00913320">
        <w:t xml:space="preserve"> Maintaining the resilience of the Region’s ecosystem and heritage values will require major increases in effort to reduce local and global threats and to build understanding of the values themselves. </w:t>
      </w:r>
    </w:p>
    <w:p w14:paraId="099BE06B" w14:textId="77777777" w:rsidR="00EF20EB" w:rsidRPr="0004584D" w:rsidRDefault="00EF20EB" w:rsidP="00663978">
      <w:pPr>
        <w:pStyle w:val="Heading3"/>
      </w:pPr>
      <w:r>
        <w:t>Risks to the Region</w:t>
      </w:r>
      <w:bookmarkEnd w:id="8"/>
      <w:r w:rsidR="00E96FC2">
        <w:t xml:space="preserve">’s </w:t>
      </w:r>
      <w:r w:rsidR="00E96FC2" w:rsidRPr="0004584D">
        <w:t>values</w:t>
      </w:r>
    </w:p>
    <w:p w14:paraId="099BE06C" w14:textId="77777777" w:rsidR="009C68AD" w:rsidRDefault="009C68AD" w:rsidP="00663978">
      <w:r w:rsidRPr="0004584D">
        <w:t xml:space="preserve">The </w:t>
      </w:r>
      <w:r w:rsidR="00CF2FAA" w:rsidRPr="0004584D">
        <w:t xml:space="preserve">threats </w:t>
      </w:r>
      <w:r w:rsidR="00057383" w:rsidRPr="0004584D">
        <w:t>associated with</w:t>
      </w:r>
      <w:r w:rsidRPr="0004584D">
        <w:t xml:space="preserve"> </w:t>
      </w:r>
      <w:r w:rsidR="0004584D" w:rsidRPr="0004584D">
        <w:t>the</w:t>
      </w:r>
      <w:r w:rsidR="0004584D">
        <w:t xml:space="preserve"> four</w:t>
      </w:r>
      <w:r w:rsidR="0004584D" w:rsidRPr="0004584D">
        <w:t xml:space="preserve"> factors influencing the Region’s values </w:t>
      </w:r>
      <w:r w:rsidR="00CF2FAA" w:rsidRPr="0004584D">
        <w:t>will continue to act cumulatively, dominated by those that present the highest risk</w:t>
      </w:r>
      <w:r w:rsidR="00CF2FAA">
        <w:t xml:space="preserve">, but added to by those of medium and low risk. Their effects </w:t>
      </w:r>
      <w:r w:rsidRPr="002C48E5">
        <w:t xml:space="preserve">will be amplified </w:t>
      </w:r>
      <w:r w:rsidR="00CF2FAA">
        <w:t>if there continues to be a decline in the</w:t>
      </w:r>
      <w:r w:rsidRPr="002C48E5">
        <w:t xml:space="preserve"> </w:t>
      </w:r>
      <w:r w:rsidR="004975BC" w:rsidRPr="002C48E5">
        <w:t xml:space="preserve"> </w:t>
      </w:r>
      <w:r w:rsidRPr="002C48E5">
        <w:t>resilience</w:t>
      </w:r>
      <w:r w:rsidR="004975BC">
        <w:t xml:space="preserve"> of the Region’s ecosystem</w:t>
      </w:r>
      <w:r w:rsidRPr="002C48E5">
        <w:t xml:space="preserve">. </w:t>
      </w:r>
    </w:p>
    <w:p w14:paraId="099BE06D" w14:textId="77777777" w:rsidR="00EF20EB" w:rsidRDefault="00C14D14" w:rsidP="00663978">
      <w:r>
        <w:t xml:space="preserve">Of the threats assessed, the risk of most has not changed since 2009. The </w:t>
      </w:r>
      <w:r w:rsidR="00E3621A">
        <w:t xml:space="preserve">assessed </w:t>
      </w:r>
      <w:r>
        <w:t xml:space="preserve">risk of </w:t>
      </w:r>
      <w:r w:rsidR="00C6079A">
        <w:t xml:space="preserve">nine </w:t>
      </w:r>
      <w:r w:rsidR="00EF20EB">
        <w:t xml:space="preserve">threats </w:t>
      </w:r>
      <w:r w:rsidR="00057383">
        <w:t>has</w:t>
      </w:r>
      <w:r w:rsidR="00EF20EB">
        <w:t xml:space="preserve"> increased</w:t>
      </w:r>
      <w:r w:rsidR="00C82EF0">
        <w:t>. This is</w:t>
      </w:r>
      <w:r w:rsidR="00EF20EB">
        <w:t xml:space="preserve"> largely </w:t>
      </w:r>
      <w:r w:rsidR="00057383">
        <w:t xml:space="preserve">as a result of </w:t>
      </w:r>
      <w:r w:rsidR="00EF20EB">
        <w:t xml:space="preserve">increased understanding </w:t>
      </w:r>
      <w:r w:rsidR="00EF20EB" w:rsidRPr="00495D53">
        <w:t>of the threat</w:t>
      </w:r>
      <w:r w:rsidR="009009D3">
        <w:t>s</w:t>
      </w:r>
      <w:r w:rsidR="00EF20EB" w:rsidRPr="00495D53">
        <w:t xml:space="preserve">, </w:t>
      </w:r>
      <w:r w:rsidR="00E3621A">
        <w:t>their</w:t>
      </w:r>
      <w:r w:rsidR="00E3621A" w:rsidRPr="00495D53">
        <w:t xml:space="preserve"> </w:t>
      </w:r>
      <w:r w:rsidR="00EF20EB" w:rsidRPr="00495D53">
        <w:t xml:space="preserve">distribution and the likely severity of </w:t>
      </w:r>
      <w:r w:rsidR="00E3621A">
        <w:t>their</w:t>
      </w:r>
      <w:r w:rsidR="00E3621A" w:rsidRPr="00495D53">
        <w:t xml:space="preserve"> </w:t>
      </w:r>
      <w:r w:rsidR="00EF20EB" w:rsidRPr="00495D53">
        <w:t>consequences</w:t>
      </w:r>
      <w:r w:rsidR="00EF20EB">
        <w:t xml:space="preserve"> (</w:t>
      </w:r>
      <w:r w:rsidR="001F7CFB">
        <w:t xml:space="preserve">see </w:t>
      </w:r>
      <w:r w:rsidR="00EF20EB">
        <w:t xml:space="preserve">Chapter 9). </w:t>
      </w:r>
      <w:r w:rsidR="00C20376">
        <w:t>Increased understanding of the</w:t>
      </w:r>
      <w:r w:rsidR="00C20376" w:rsidRPr="009F3636">
        <w:t xml:space="preserve"> effects and spatial extent</w:t>
      </w:r>
      <w:r w:rsidR="00C20376" w:rsidDel="00C82EF0">
        <w:t xml:space="preserve"> </w:t>
      </w:r>
      <w:r w:rsidR="00C20376">
        <w:t>of pesticides from land-based run-off has reduced its assessed risk</w:t>
      </w:r>
      <w:r w:rsidR="009009D3">
        <w:t xml:space="preserve"> — the only threat where the risk has decreased</w:t>
      </w:r>
      <w:r w:rsidR="00C20376">
        <w:t>.</w:t>
      </w:r>
      <w:r w:rsidR="009009D3">
        <w:t xml:space="preserve"> </w:t>
      </w:r>
    </w:p>
    <w:p w14:paraId="099BE06E" w14:textId="77777777" w:rsidR="00C402AC" w:rsidRDefault="00CF34D2" w:rsidP="00663978">
      <w:pPr>
        <w:pStyle w:val="Heading3"/>
      </w:pPr>
      <w:bookmarkStart w:id="9" w:name="_Toc381700231"/>
      <w:r>
        <w:t xml:space="preserve">Prospects for the </w:t>
      </w:r>
      <w:r w:rsidR="0018226A">
        <w:t>o</w:t>
      </w:r>
      <w:r>
        <w:t xml:space="preserve">utstanding </w:t>
      </w:r>
      <w:r w:rsidR="0018226A">
        <w:t>u</w:t>
      </w:r>
      <w:r>
        <w:t xml:space="preserve">niversal </w:t>
      </w:r>
      <w:r w:rsidR="0018226A">
        <w:t>v</w:t>
      </w:r>
      <w:r>
        <w:t>alue of the Great Barrier Reef World Heritage Area</w:t>
      </w:r>
    </w:p>
    <w:p w14:paraId="1945A06A" w14:textId="7C20BE42" w:rsidR="0078274C" w:rsidRDefault="0078274C" w:rsidP="0078274C">
      <w:pPr>
        <w:shd w:val="clear" w:color="auto" w:fill="DBE5F1" w:themeFill="accent1" w:themeFillTint="33"/>
      </w:pPr>
      <w:r>
        <w:t>Key message: Future prospects for the Reef’s Outstanding Universal Value depend on concerted global and local actions</w:t>
      </w:r>
      <w:r w:rsidRPr="00A45DB1">
        <w:t>.</w:t>
      </w:r>
    </w:p>
    <w:p w14:paraId="099BE06F" w14:textId="4D4168F5" w:rsidR="00F7066E" w:rsidRDefault="00CF34D2" w:rsidP="00663978">
      <w:r>
        <w:lastRenderedPageBreak/>
        <w:t xml:space="preserve">Although many of the attributes contributing to the Great Barrier Reef World Heritage Area’s </w:t>
      </w:r>
      <w:r w:rsidR="0018226A">
        <w:t>o</w:t>
      </w:r>
      <w:r w:rsidR="003B2CED">
        <w:t xml:space="preserve">utstanding </w:t>
      </w:r>
      <w:r w:rsidR="0018226A">
        <w:t>u</w:t>
      </w:r>
      <w:r w:rsidR="003B2CED">
        <w:t xml:space="preserve">niversal </w:t>
      </w:r>
      <w:r w:rsidR="0018226A">
        <w:t>v</w:t>
      </w:r>
      <w:r w:rsidR="003B2CED">
        <w:t xml:space="preserve">alue </w:t>
      </w:r>
      <w:r w:rsidRPr="00416A9B">
        <w:t>remain in good or very good condition</w:t>
      </w:r>
      <w:r w:rsidR="00F7066E">
        <w:t>, t</w:t>
      </w:r>
      <w:r w:rsidRPr="00416A9B">
        <w:t xml:space="preserve">he condition of </w:t>
      </w:r>
      <w:r w:rsidR="00F7066E">
        <w:t xml:space="preserve">many </w:t>
      </w:r>
      <w:r w:rsidRPr="00416A9B">
        <w:t>has declined since 1981.</w:t>
      </w:r>
      <w:r w:rsidR="00F7066E">
        <w:t xml:space="preserve"> </w:t>
      </w:r>
    </w:p>
    <w:p w14:paraId="099BE070" w14:textId="77777777" w:rsidR="005424EC" w:rsidRPr="005424EC" w:rsidRDefault="00F7066E" w:rsidP="00663978">
      <w:r>
        <w:t>Factors external to the area</w:t>
      </w:r>
      <w:r w:rsidR="000D4C76">
        <w:t xml:space="preserve"> —</w:t>
      </w:r>
      <w:r>
        <w:t xml:space="preserve"> climate change, land-based runoff and coastal development</w:t>
      </w:r>
      <w:r w:rsidR="000D4C76">
        <w:t xml:space="preserve"> —</w:t>
      </w:r>
      <w:r w:rsidRPr="00F7066E">
        <w:t xml:space="preserve"> </w:t>
      </w:r>
      <w:r w:rsidRPr="00990902">
        <w:t>are affecting the property’s integrity</w:t>
      </w:r>
      <w:r w:rsidR="00CF34D2" w:rsidRPr="00416A9B">
        <w:t>.</w:t>
      </w:r>
      <w:r>
        <w:t xml:space="preserve"> These are the most complex and wide</w:t>
      </w:r>
      <w:r w:rsidR="00B470DF">
        <w:t>-</w:t>
      </w:r>
      <w:r>
        <w:t xml:space="preserve">ranging of the threats assessed. They are combining with </w:t>
      </w:r>
      <w:r w:rsidR="005424EC">
        <w:t>other</w:t>
      </w:r>
      <w:r>
        <w:t xml:space="preserve"> threats within the property to increase the cumulative risk to it</w:t>
      </w:r>
      <w:r w:rsidR="00B470DF">
        <w:t>s</w:t>
      </w:r>
      <w:r>
        <w:t xml:space="preserve"> future. </w:t>
      </w:r>
      <w:r w:rsidR="005424EC">
        <w:t>Although m</w:t>
      </w:r>
      <w:r w:rsidR="0081645F">
        <w:t xml:space="preserve">anagement continues to be effective for many activities within and adjacent to the World Heritage Area, there remain </w:t>
      </w:r>
      <w:r w:rsidR="005424EC" w:rsidRPr="005424EC">
        <w:t>difficulties in achieving positive outcomes on the ground.</w:t>
      </w:r>
    </w:p>
    <w:p w14:paraId="099BE071" w14:textId="77777777" w:rsidR="00F7066E" w:rsidRDefault="00F7066E" w:rsidP="00663978">
      <w:r>
        <w:t xml:space="preserve">That the </w:t>
      </w:r>
      <w:r w:rsidR="00A97E8D">
        <w:t xml:space="preserve">Great Barrier </w:t>
      </w:r>
      <w:r w:rsidR="003B2CED">
        <w:t xml:space="preserve">Reef </w:t>
      </w:r>
      <w:r>
        <w:t>continues to be highly valued by the global</w:t>
      </w:r>
      <w:r w:rsidR="005424EC">
        <w:t>, Australian</w:t>
      </w:r>
      <w:r>
        <w:t xml:space="preserve"> and local communit</w:t>
      </w:r>
      <w:r w:rsidR="00C6079A">
        <w:t>ies</w:t>
      </w:r>
      <w:r>
        <w:t xml:space="preserve"> provides evidence for </w:t>
      </w:r>
      <w:r w:rsidR="005424EC">
        <w:t xml:space="preserve">societal support for the </w:t>
      </w:r>
      <w:r>
        <w:t xml:space="preserve">continued protection of </w:t>
      </w:r>
      <w:r w:rsidR="005424EC">
        <w:t>its</w:t>
      </w:r>
      <w:r>
        <w:t xml:space="preserve"> </w:t>
      </w:r>
      <w:r w:rsidR="0018226A">
        <w:t>o</w:t>
      </w:r>
      <w:r w:rsidR="003B2CED">
        <w:t xml:space="preserve">utstanding </w:t>
      </w:r>
      <w:r w:rsidR="0018226A">
        <w:t>u</w:t>
      </w:r>
      <w:r w:rsidR="003B2CED">
        <w:t xml:space="preserve">niversal </w:t>
      </w:r>
      <w:r w:rsidR="0018226A">
        <w:t>v</w:t>
      </w:r>
      <w:r w:rsidR="003B2CED">
        <w:t>alue</w:t>
      </w:r>
      <w:r>
        <w:t xml:space="preserve">. </w:t>
      </w:r>
    </w:p>
    <w:p w14:paraId="099BE072" w14:textId="77777777" w:rsidR="005424EC" w:rsidRDefault="005424EC" w:rsidP="00663978">
      <w:r>
        <w:t xml:space="preserve">Prospects for the future of the Great Barrier Reef’s </w:t>
      </w:r>
      <w:r w:rsidR="0018226A">
        <w:t>o</w:t>
      </w:r>
      <w:r w:rsidR="003B2CED">
        <w:t xml:space="preserve">utstanding </w:t>
      </w:r>
      <w:r w:rsidR="0018226A">
        <w:t>u</w:t>
      </w:r>
      <w:r w:rsidR="003B2CED">
        <w:t xml:space="preserve">niversal </w:t>
      </w:r>
      <w:r w:rsidR="0018226A">
        <w:t>v</w:t>
      </w:r>
      <w:r w:rsidR="003B2CED">
        <w:t xml:space="preserve">alue </w:t>
      </w:r>
      <w:r>
        <w:t xml:space="preserve">depend on global action to address the causes of climate change, and on coordinated, targeted and dedicated </w:t>
      </w:r>
      <w:r w:rsidR="00133784">
        <w:t xml:space="preserve">long-term </w:t>
      </w:r>
      <w:r>
        <w:t xml:space="preserve">commitments to continue to address the risks within and adjacent to the property. There is evidence that when </w:t>
      </w:r>
      <w:r w:rsidR="00133784">
        <w:t xml:space="preserve">there </w:t>
      </w:r>
      <w:r w:rsidR="00080F2E">
        <w:t>are</w:t>
      </w:r>
      <w:r w:rsidR="00133784">
        <w:t xml:space="preserve"> concerted efforts</w:t>
      </w:r>
      <w:r w:rsidR="00080F2E">
        <w:t xml:space="preserve"> to address</w:t>
      </w:r>
      <w:r w:rsidR="00133784">
        <w:t xml:space="preserve"> damaging practices</w:t>
      </w:r>
      <w:r w:rsidR="00080F2E">
        <w:t>, impacts</w:t>
      </w:r>
      <w:r w:rsidR="00133784">
        <w:t xml:space="preserve"> can be halted and reversed. </w:t>
      </w:r>
    </w:p>
    <w:p w14:paraId="099BE073" w14:textId="77777777" w:rsidR="00133784" w:rsidRDefault="00133784" w:rsidP="00663978">
      <w:r>
        <w:t>There is no short</w:t>
      </w:r>
      <w:r w:rsidR="00B470DF">
        <w:t>-</w:t>
      </w:r>
      <w:r>
        <w:t xml:space="preserve">term single action that will secure the </w:t>
      </w:r>
      <w:r w:rsidR="0018226A">
        <w:t>o</w:t>
      </w:r>
      <w:r w:rsidR="003B2CED">
        <w:t xml:space="preserve">utstanding </w:t>
      </w:r>
      <w:r w:rsidR="0018226A">
        <w:t>u</w:t>
      </w:r>
      <w:r w:rsidR="003B2CED">
        <w:t xml:space="preserve">niversal </w:t>
      </w:r>
      <w:r w:rsidR="0018226A">
        <w:t>v</w:t>
      </w:r>
      <w:r w:rsidR="003B2CED">
        <w:t xml:space="preserve">alue </w:t>
      </w:r>
      <w:r>
        <w:t xml:space="preserve">of the Great Barrier Reef. However, </w:t>
      </w:r>
      <w:r w:rsidR="00080F2E">
        <w:t>working at global, regional and local levels will be the best solution to preserving the world heritage area.</w:t>
      </w:r>
    </w:p>
    <w:p w14:paraId="099BE074" w14:textId="77777777" w:rsidR="007826DC" w:rsidRDefault="007826DC" w:rsidP="00663978">
      <w:pPr>
        <w:pStyle w:val="Heading2"/>
      </w:pPr>
      <w:r>
        <w:t>Current</w:t>
      </w:r>
      <w:r w:rsidR="000E0E98">
        <w:t xml:space="preserve"> and future</w:t>
      </w:r>
      <w:r>
        <w:t xml:space="preserve"> initiatives to improve resilience</w:t>
      </w:r>
      <w:r w:rsidR="000E0E98">
        <w:t xml:space="preserve"> and protect values</w:t>
      </w:r>
      <w:bookmarkEnd w:id="9"/>
    </w:p>
    <w:p w14:paraId="099BE075" w14:textId="77777777" w:rsidR="00430145" w:rsidRDefault="00C716D1" w:rsidP="00663978">
      <w:r>
        <w:t xml:space="preserve">The </w:t>
      </w:r>
      <w:r w:rsidR="00430145">
        <w:t>Outlook Report 2009 recognised that b</w:t>
      </w:r>
      <w:r w:rsidR="00430145" w:rsidRPr="00430145">
        <w:t xml:space="preserve">uilding on </w:t>
      </w:r>
      <w:r w:rsidR="00430145">
        <w:t>the existing</w:t>
      </w:r>
      <w:r w:rsidR="00430145" w:rsidRPr="00430145">
        <w:t xml:space="preserve"> management</w:t>
      </w:r>
      <w:r w:rsidR="00430145">
        <w:t xml:space="preserve"> arrangements in the Region would help </w:t>
      </w:r>
      <w:r w:rsidR="00430145" w:rsidRPr="00430145">
        <w:t xml:space="preserve">address the key threats to the </w:t>
      </w:r>
      <w:r w:rsidR="0045304E">
        <w:t>Region</w:t>
      </w:r>
      <w:r w:rsidR="00430145">
        <w:t xml:space="preserve"> and that t</w:t>
      </w:r>
      <w:r w:rsidR="00430145" w:rsidRPr="00430145">
        <w:t xml:space="preserve">hese actions and the degree to which they </w:t>
      </w:r>
      <w:r w:rsidR="00430145">
        <w:t xml:space="preserve">were </w:t>
      </w:r>
      <w:r w:rsidR="00430145" w:rsidRPr="00430145">
        <w:t xml:space="preserve">effectively implemented </w:t>
      </w:r>
      <w:r w:rsidR="00430145">
        <w:t>would</w:t>
      </w:r>
      <w:r w:rsidR="00430145" w:rsidRPr="00430145">
        <w:t xml:space="preserve"> strongly influence the </w:t>
      </w:r>
      <w:r w:rsidR="00074829" w:rsidRPr="00430145">
        <w:t xml:space="preserve">resilience </w:t>
      </w:r>
      <w:r w:rsidR="00074829">
        <w:t>of the Reef ecosystem</w:t>
      </w:r>
      <w:r w:rsidR="00430145" w:rsidRPr="00430145">
        <w:t xml:space="preserve"> in the future.</w:t>
      </w:r>
    </w:p>
    <w:p w14:paraId="099BE076" w14:textId="77777777" w:rsidR="00750944" w:rsidRPr="00430145" w:rsidRDefault="00750944" w:rsidP="00663978">
      <w:pPr>
        <w:pStyle w:val="Heading3"/>
      </w:pPr>
      <w:r>
        <w:t>Contributions to protection and management</w:t>
      </w:r>
    </w:p>
    <w:p w14:paraId="11740AE0" w14:textId="3CF73050" w:rsidR="0078274C" w:rsidRDefault="0078274C" w:rsidP="0078274C">
      <w:pPr>
        <w:shd w:val="clear" w:color="auto" w:fill="DBE5F1" w:themeFill="accent1" w:themeFillTint="33"/>
      </w:pPr>
      <w:r>
        <w:t xml:space="preserve">Key message: </w:t>
      </w:r>
      <w:r w:rsidRPr="0078274C">
        <w:t>Many partners continue to contribute to protection and management.</w:t>
      </w:r>
    </w:p>
    <w:p w14:paraId="099BE077" w14:textId="77777777" w:rsidR="00DA66A3" w:rsidRDefault="0053113B" w:rsidP="00663978">
      <w:r>
        <w:t xml:space="preserve">In addition to </w:t>
      </w:r>
      <w:r w:rsidR="00D972D9">
        <w:t xml:space="preserve">a </w:t>
      </w:r>
      <w:r>
        <w:t xml:space="preserve">range of </w:t>
      </w:r>
      <w:r w:rsidR="003B2CED">
        <w:t xml:space="preserve">Australian and Queensland </w:t>
      </w:r>
      <w:r>
        <w:t xml:space="preserve">government agencies, there are many other </w:t>
      </w:r>
      <w:r w:rsidR="00D60316">
        <w:t xml:space="preserve">partners </w:t>
      </w:r>
      <w:r>
        <w:t xml:space="preserve">that </w:t>
      </w:r>
      <w:r w:rsidR="00D60316">
        <w:t>continue to make significant contributions</w:t>
      </w:r>
      <w:r w:rsidRPr="0053113B">
        <w:t xml:space="preserve"> </w:t>
      </w:r>
      <w:r w:rsidR="00B470DF">
        <w:t>to</w:t>
      </w:r>
      <w:r w:rsidR="0055692E">
        <w:t xml:space="preserve"> </w:t>
      </w:r>
      <w:r>
        <w:t>protecti</w:t>
      </w:r>
      <w:r w:rsidR="00B470DF">
        <w:t>ng</w:t>
      </w:r>
      <w:r>
        <w:t xml:space="preserve"> and manag</w:t>
      </w:r>
      <w:r w:rsidR="00B470DF">
        <w:t>ing</w:t>
      </w:r>
      <w:r>
        <w:t xml:space="preserve"> the Region</w:t>
      </w:r>
      <w:r w:rsidR="00D60316">
        <w:t>.</w:t>
      </w:r>
    </w:p>
    <w:p w14:paraId="099BE078" w14:textId="77777777" w:rsidR="00DA66A3" w:rsidRPr="00DA66A3" w:rsidRDefault="0012036F" w:rsidP="00663978">
      <w:r>
        <w:t xml:space="preserve">Marine Park users are </w:t>
      </w:r>
      <w:r w:rsidR="00931C99">
        <w:t xml:space="preserve">continuing to </w:t>
      </w:r>
      <w:r>
        <w:t xml:space="preserve">adopt </w:t>
      </w:r>
      <w:r w:rsidRPr="0012036F">
        <w:rPr>
          <w:b/>
        </w:rPr>
        <w:t>best practice</w:t>
      </w:r>
      <w:r>
        <w:rPr>
          <w:b/>
        </w:rPr>
        <w:t xml:space="preserve"> </w:t>
      </w:r>
      <w:r w:rsidRPr="0012036F">
        <w:rPr>
          <w:b/>
        </w:rPr>
        <w:t>s</w:t>
      </w:r>
      <w:r>
        <w:rPr>
          <w:b/>
        </w:rPr>
        <w:t>tandards</w:t>
      </w:r>
      <w:r>
        <w:t xml:space="preserve"> during their activities </w:t>
      </w:r>
      <w:r w:rsidR="00074829">
        <w:t>in the Region</w:t>
      </w:r>
      <w:r>
        <w:t>. For example, t</w:t>
      </w:r>
      <w:r w:rsidR="00DA66A3" w:rsidRPr="00DA66A3">
        <w:t xml:space="preserve">hrough the High Standard Tourism program and voluntary actions, </w:t>
      </w:r>
      <w:r>
        <w:t xml:space="preserve">tourism </w:t>
      </w:r>
      <w:r w:rsidR="00DA66A3" w:rsidRPr="00DA66A3">
        <w:t>operators are incorporat</w:t>
      </w:r>
      <w:r w:rsidR="00AD0DE1">
        <w:t>ing</w:t>
      </w:r>
      <w:r w:rsidR="00DA66A3" w:rsidRPr="00DA66A3">
        <w:t xml:space="preserve"> </w:t>
      </w:r>
      <w:r w:rsidR="00DA66A3" w:rsidRPr="0012036F">
        <w:t>best practice</w:t>
      </w:r>
      <w:r>
        <w:t>s</w:t>
      </w:r>
      <w:r w:rsidR="00DA66A3" w:rsidRPr="00DA66A3">
        <w:t xml:space="preserve"> into their activities. </w:t>
      </w:r>
    </w:p>
    <w:p w14:paraId="099BE079" w14:textId="3B9715FB" w:rsidR="00A17B01" w:rsidRDefault="00AD0DE1" w:rsidP="00663978">
      <w:r>
        <w:t>In addition, m</w:t>
      </w:r>
      <w:r w:rsidRPr="00DA66A3">
        <w:t xml:space="preserve">any </w:t>
      </w:r>
      <w:r w:rsidR="00A17B01">
        <w:t>stakeholders and members of the community</w:t>
      </w:r>
      <w:r w:rsidR="00DA66A3" w:rsidRPr="00DA66A3">
        <w:t xml:space="preserve"> continue to participate in </w:t>
      </w:r>
      <w:r w:rsidR="00DA66A3" w:rsidRPr="00317222">
        <w:rPr>
          <w:b/>
        </w:rPr>
        <w:t xml:space="preserve">research and monitoring programs </w:t>
      </w:r>
      <w:r w:rsidR="00DA66A3" w:rsidRPr="00DA66A3">
        <w:t xml:space="preserve">such as the Eye on the Reef program including the Reef Health and Impact Surveys, </w:t>
      </w:r>
      <w:r w:rsidR="00931C99" w:rsidRPr="00DA66A3">
        <w:t xml:space="preserve">Tourism Weekly monitoring, </w:t>
      </w:r>
      <w:r w:rsidR="00DA66A3" w:rsidRPr="00DA66A3">
        <w:t xml:space="preserve">Sightings Network and Rapid </w:t>
      </w:r>
      <w:r w:rsidR="00DA66A3" w:rsidRPr="00DA66A3">
        <w:lastRenderedPageBreak/>
        <w:t xml:space="preserve">Monitoring survey program. </w:t>
      </w:r>
      <w:r w:rsidR="006B41B8">
        <w:t xml:space="preserve">The </w:t>
      </w:r>
      <w:r w:rsidR="006B41B8" w:rsidRPr="00A77CCC">
        <w:t>scientific community</w:t>
      </w:r>
      <w:r w:rsidR="006B41B8">
        <w:t xml:space="preserve"> actively contributes by undertaking research to address key issues facing the Region.</w:t>
      </w:r>
    </w:p>
    <w:p w14:paraId="099BE07A" w14:textId="77777777" w:rsidR="006B41B8" w:rsidRDefault="003B2CED" w:rsidP="00663978">
      <w:r>
        <w:t xml:space="preserve">A range of </w:t>
      </w:r>
      <w:r w:rsidRPr="003B2CED">
        <w:rPr>
          <w:b/>
        </w:rPr>
        <w:t>stewardship</w:t>
      </w:r>
      <w:r w:rsidR="000F4749" w:rsidRPr="000F4749">
        <w:t xml:space="preserve"> program</w:t>
      </w:r>
      <w:r>
        <w:t>s</w:t>
      </w:r>
      <w:r w:rsidR="000F4749" w:rsidRPr="000F4749">
        <w:t xml:space="preserve"> involve </w:t>
      </w:r>
      <w:r w:rsidR="006B41B8" w:rsidRPr="000F4749">
        <w:t xml:space="preserve">those who use and rely on the </w:t>
      </w:r>
      <w:r w:rsidR="00074829">
        <w:t xml:space="preserve">Region </w:t>
      </w:r>
      <w:r w:rsidR="006B41B8" w:rsidRPr="000F4749">
        <w:t>or its catchment for their recreation or business</w:t>
      </w:r>
      <w:r w:rsidR="006B41B8">
        <w:t xml:space="preserve"> </w:t>
      </w:r>
      <w:r w:rsidR="00B86C51">
        <w:t xml:space="preserve">taking </w:t>
      </w:r>
      <w:r w:rsidR="00B86C51" w:rsidRPr="000F4749">
        <w:t xml:space="preserve">voluntary actions beyond what is required by law </w:t>
      </w:r>
      <w:r>
        <w:t xml:space="preserve">to </w:t>
      </w:r>
      <w:r w:rsidRPr="000F4749">
        <w:t xml:space="preserve">ensure the environmental sustainability of the </w:t>
      </w:r>
      <w:r>
        <w:t>Region</w:t>
      </w:r>
      <w:r w:rsidRPr="000F4749">
        <w:t xml:space="preserve"> and </w:t>
      </w:r>
      <w:r w:rsidR="000F4749" w:rsidRPr="000F4749">
        <w:t xml:space="preserve">to improve the economic sustainability of industries operating </w:t>
      </w:r>
      <w:r>
        <w:t>there</w:t>
      </w:r>
      <w:r w:rsidR="000F4749" w:rsidRPr="000F4749">
        <w:t>.</w:t>
      </w:r>
      <w:r w:rsidR="000F4749">
        <w:t xml:space="preserve"> </w:t>
      </w:r>
      <w:r w:rsidR="0012036F">
        <w:t>Activities include cleaning up marine debris, restoring habitats</w:t>
      </w:r>
      <w:r w:rsidR="00931C99">
        <w:t xml:space="preserve"> that support the Reef ecosystem</w:t>
      </w:r>
      <w:r w:rsidR="0012036F">
        <w:t>, improving land management practices in the catchment</w:t>
      </w:r>
      <w:r w:rsidR="00931C99">
        <w:t>,</w:t>
      </w:r>
      <w:r w:rsidR="0012036F">
        <w:t xml:space="preserve"> and</w:t>
      </w:r>
      <w:r w:rsidR="0012036F" w:rsidRPr="00DA66A3">
        <w:t xml:space="preserve"> undertak</w:t>
      </w:r>
      <w:r w:rsidR="0012036F">
        <w:t>ing</w:t>
      </w:r>
      <w:r w:rsidR="0012036F" w:rsidRPr="00DA66A3">
        <w:t xml:space="preserve"> targeted control of crown-of-thorns starfish</w:t>
      </w:r>
      <w:r w:rsidR="0012036F">
        <w:t xml:space="preserve">. </w:t>
      </w:r>
    </w:p>
    <w:p w14:paraId="099BE07B" w14:textId="77777777" w:rsidR="00B86C51" w:rsidRPr="00293789" w:rsidRDefault="00B86C51" w:rsidP="00663978">
      <w:r>
        <w:t xml:space="preserve">Twelve </w:t>
      </w:r>
      <w:r w:rsidRPr="00A77CCC">
        <w:t>Local Marine Advisory Committees</w:t>
      </w:r>
      <w:r>
        <w:t>, from Cooktown to Bundaberg</w:t>
      </w:r>
      <w:r w:rsidR="00D972D9">
        <w:t xml:space="preserve"> and</w:t>
      </w:r>
      <w:r>
        <w:t xml:space="preserve"> comprising </w:t>
      </w:r>
      <w:r w:rsidR="00CB5892">
        <w:t xml:space="preserve">185 </w:t>
      </w:r>
      <w:r>
        <w:t>members across the range of industry and community interests</w:t>
      </w:r>
      <w:r w:rsidR="00D972D9">
        <w:t>,</w:t>
      </w:r>
      <w:r>
        <w:t xml:space="preserve"> </w:t>
      </w:r>
      <w:r w:rsidR="00CB5892">
        <w:t xml:space="preserve">provide </w:t>
      </w:r>
      <w:r w:rsidR="00CB5892" w:rsidRPr="00A77CCC">
        <w:rPr>
          <w:b/>
        </w:rPr>
        <w:t xml:space="preserve">advice to </w:t>
      </w:r>
      <w:r w:rsidRPr="00A77CCC">
        <w:rPr>
          <w:b/>
        </w:rPr>
        <w:t>management agencies</w:t>
      </w:r>
      <w:r>
        <w:t xml:space="preserve"> </w:t>
      </w:r>
      <w:r w:rsidRPr="00B86C51">
        <w:t xml:space="preserve">on issues and policies relating to specific activities, conservation, environment, public information and public education concerning their local marine and coastal </w:t>
      </w:r>
      <w:r w:rsidR="00E96FC2">
        <w:t>areas</w:t>
      </w:r>
      <w:r>
        <w:t>.</w:t>
      </w:r>
    </w:p>
    <w:p w14:paraId="099BE07C" w14:textId="77777777" w:rsidR="00750944" w:rsidRDefault="00750944" w:rsidP="00663978">
      <w:pPr>
        <w:pStyle w:val="Heading3"/>
      </w:pPr>
      <w:r>
        <w:t>Future commitments</w:t>
      </w:r>
    </w:p>
    <w:p w14:paraId="099BE07D" w14:textId="77777777" w:rsidR="00302719" w:rsidRPr="00317222" w:rsidRDefault="00C716D1" w:rsidP="00FB219C">
      <w:pPr>
        <w:rPr>
          <w:szCs w:val="21"/>
        </w:rPr>
      </w:pPr>
      <w:r>
        <w:t>In assessing the long-term outlook for the Region’s</w:t>
      </w:r>
      <w:r w:rsidRPr="00C716D1">
        <w:t xml:space="preserve"> </w:t>
      </w:r>
      <w:r w:rsidRPr="00333D23">
        <w:t>ecosystem</w:t>
      </w:r>
      <w:r>
        <w:t xml:space="preserve"> and its heritage values,</w:t>
      </w:r>
      <w:r w:rsidR="005B49BE" w:rsidRPr="00333D23">
        <w:t xml:space="preserve"> </w:t>
      </w:r>
      <w:r w:rsidR="00F72EC1">
        <w:t xml:space="preserve">current management </w:t>
      </w:r>
      <w:r w:rsidR="002F657E">
        <w:t>arrangements</w:t>
      </w:r>
      <w:r w:rsidR="00F72EC1">
        <w:t xml:space="preserve"> plus </w:t>
      </w:r>
      <w:r w:rsidRPr="00333D23">
        <w:t xml:space="preserve">relevant management initiatives identified but not yet fully implemented </w:t>
      </w:r>
      <w:r w:rsidR="00F72EC1">
        <w:t>(</w:t>
      </w:r>
      <w:r w:rsidR="00F72EC1">
        <w:fldChar w:fldCharType="begin"/>
      </w:r>
      <w:r w:rsidR="00F72EC1">
        <w:instrText xml:space="preserve"> REF _Ref381079186 \h </w:instrText>
      </w:r>
      <w:r w:rsidR="00F72EC1">
        <w:fldChar w:fldCharType="separate"/>
      </w:r>
      <w:r w:rsidR="00FF00B9">
        <w:t xml:space="preserve">Figure </w:t>
      </w:r>
      <w:r w:rsidR="00FF00B9">
        <w:rPr>
          <w:noProof/>
        </w:rPr>
        <w:t>10</w:t>
      </w:r>
      <w:r w:rsidR="00FF00B9">
        <w:t>.</w:t>
      </w:r>
      <w:r w:rsidR="00FF00B9">
        <w:rPr>
          <w:noProof/>
        </w:rPr>
        <w:t>2</w:t>
      </w:r>
      <w:r w:rsidR="00F72EC1">
        <w:fldChar w:fldCharType="end"/>
      </w:r>
      <w:r w:rsidR="00F72EC1">
        <w:t xml:space="preserve">) </w:t>
      </w:r>
      <w:r w:rsidRPr="00333D23">
        <w:t xml:space="preserve">are </w:t>
      </w:r>
      <w:r w:rsidR="00D972D9">
        <w:t>considered</w:t>
      </w:r>
      <w:r>
        <w:t>.</w:t>
      </w:r>
      <w:r w:rsidRPr="00333D23" w:rsidDel="00C716D1">
        <w:t xml:space="preserve"> </w:t>
      </w:r>
      <w:r w:rsidR="00302719">
        <w:t>The future commitments of both the Australian and Queensland governments identified in the program reports of the strategic assessments</w:t>
      </w:r>
      <w:r w:rsidR="00302719">
        <w:fldChar w:fldCharType="begin"/>
      </w:r>
      <w:r w:rsidR="00FB219C">
        <w:instrText>ADDIN RW.CITE{{21383 DepartmentofStateDevelopment,InfrastructureandPlanning 2013; 21815 GreatBarrierReefMarineParkAuthority 2013}}</w:instrText>
      </w:r>
      <w:r w:rsidR="00302719">
        <w:fldChar w:fldCharType="separate"/>
      </w:r>
      <w:r w:rsidR="00FB219C" w:rsidRPr="00FB219C">
        <w:rPr>
          <w:rFonts w:eastAsia="Times New Roman"/>
          <w:vertAlign w:val="superscript"/>
        </w:rPr>
        <w:t>7,8</w:t>
      </w:r>
      <w:r w:rsidR="00302719">
        <w:fldChar w:fldCharType="end"/>
      </w:r>
      <w:r w:rsidR="00302719">
        <w:t xml:space="preserve"> are part of these considerations. </w:t>
      </w:r>
      <w:r w:rsidR="00DF35A5">
        <w:t xml:space="preserve">They </w:t>
      </w:r>
      <w:r w:rsidR="00302719" w:rsidRPr="00317222">
        <w:rPr>
          <w:szCs w:val="21"/>
        </w:rPr>
        <w:t>recognise the need to implement a management framework</w:t>
      </w:r>
      <w:r w:rsidR="00D972D9">
        <w:rPr>
          <w:szCs w:val="21"/>
        </w:rPr>
        <w:t xml:space="preserve"> </w:t>
      </w:r>
      <w:r w:rsidR="00302719" w:rsidRPr="00317222">
        <w:rPr>
          <w:szCs w:val="21"/>
        </w:rPr>
        <w:t>that:</w:t>
      </w:r>
    </w:p>
    <w:p w14:paraId="099BE07E" w14:textId="77777777" w:rsidR="00302719" w:rsidRPr="00317222" w:rsidRDefault="00302719" w:rsidP="003F7532">
      <w:pPr>
        <w:pStyle w:val="ListParagraph"/>
        <w:numPr>
          <w:ilvl w:val="0"/>
          <w:numId w:val="35"/>
        </w:numPr>
      </w:pPr>
      <w:r w:rsidRPr="00317222">
        <w:t xml:space="preserve">establishes measurable ecosystem outcomes and is driven by specific measurable targets </w:t>
      </w:r>
    </w:p>
    <w:p w14:paraId="099BE07F" w14:textId="77777777" w:rsidR="00302719" w:rsidRPr="00317222" w:rsidRDefault="00302719" w:rsidP="003F7532">
      <w:pPr>
        <w:pStyle w:val="ListParagraph"/>
        <w:numPr>
          <w:ilvl w:val="0"/>
          <w:numId w:val="35"/>
        </w:numPr>
      </w:pPr>
      <w:r w:rsidRPr="00317222">
        <w:t>will either prevent</w:t>
      </w:r>
      <w:r w:rsidR="00D972D9">
        <w:t xml:space="preserve"> or</w:t>
      </w:r>
      <w:r w:rsidRPr="00317222">
        <w:t xml:space="preserve"> reduce cumulative impacts </w:t>
      </w:r>
    </w:p>
    <w:p w14:paraId="099BE080" w14:textId="77777777" w:rsidR="00302719" w:rsidRPr="00317222" w:rsidRDefault="00302719" w:rsidP="003F7532">
      <w:pPr>
        <w:pStyle w:val="ListParagraph"/>
        <w:numPr>
          <w:ilvl w:val="0"/>
          <w:numId w:val="35"/>
        </w:numPr>
      </w:pPr>
      <w:r w:rsidRPr="00317222">
        <w:t>enables a net benefit approach to help achieve outcomes and targets, especially in areas requiring restoration</w:t>
      </w:r>
    </w:p>
    <w:p w14:paraId="099BE081" w14:textId="77777777" w:rsidR="00302719" w:rsidRPr="003F7532" w:rsidRDefault="00302719" w:rsidP="003F7532">
      <w:pPr>
        <w:pStyle w:val="ListParagraph"/>
        <w:numPr>
          <w:ilvl w:val="0"/>
          <w:numId w:val="35"/>
        </w:numPr>
      </w:pPr>
      <w:r w:rsidRPr="00317222">
        <w:t>is supported by a comprehensive integrated monitoring and reporting framework.</w:t>
      </w:r>
    </w:p>
    <w:p w14:paraId="099BE082" w14:textId="77777777" w:rsidR="00DF35A5" w:rsidRDefault="00755316" w:rsidP="00A45DB1">
      <w:pPr>
        <w:spacing w:after="0"/>
      </w:pPr>
      <w:r w:rsidRPr="00755316">
        <w:rPr>
          <w:noProof/>
          <w:lang w:eastAsia="en-AU"/>
        </w:rPr>
        <mc:AlternateContent>
          <mc:Choice Requires="wps">
            <w:drawing>
              <wp:anchor distT="0" distB="0" distL="114300" distR="114300" simplePos="0" relativeHeight="251678720" behindDoc="1" locked="0" layoutInCell="1" allowOverlap="1" wp14:anchorId="099BE124" wp14:editId="099BE125">
                <wp:simplePos x="0" y="0"/>
                <wp:positionH relativeFrom="rightMargin">
                  <wp:align>left</wp:align>
                </wp:positionH>
                <wp:positionV relativeFrom="paragraph">
                  <wp:posOffset>71755</wp:posOffset>
                </wp:positionV>
                <wp:extent cx="1440000" cy="867410"/>
                <wp:effectExtent l="0" t="0" r="8255" b="5080"/>
                <wp:wrapTight wrapText="bothSides">
                  <wp:wrapPolygon edited="0">
                    <wp:start x="0" y="0"/>
                    <wp:lineTo x="0" y="21211"/>
                    <wp:lineTo x="21438" y="21211"/>
                    <wp:lineTo x="21438" y="0"/>
                    <wp:lineTo x="0" y="0"/>
                  </wp:wrapPolygon>
                </wp:wrapTight>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867410"/>
                        </a:xfrm>
                        <a:prstGeom prst="rect">
                          <a:avLst/>
                        </a:prstGeom>
                        <a:solidFill>
                          <a:srgbClr val="FFFFFF"/>
                        </a:solidFill>
                        <a:ln w="9525">
                          <a:noFill/>
                          <a:miter lim="800000"/>
                          <a:headEnd/>
                          <a:tailEnd/>
                        </a:ln>
                      </wps:spPr>
                      <wps:txbx>
                        <w:txbxContent>
                          <w:p w14:paraId="099BE13C" w14:textId="77777777" w:rsidR="00755316" w:rsidRPr="00A45DB1" w:rsidRDefault="00755316" w:rsidP="004175A0">
                            <w:pPr>
                              <w:spacing w:after="0" w:line="240" w:lineRule="auto"/>
                              <w:rPr>
                                <w:i/>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0;margin-top:5.65pt;width:113.4pt;height:68.3pt;z-index:-251637760;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" stroked="f">
                <v:textbox style="mso-fit-shape-to-text:t">
                  <w:txbxContent>
                    <w:p w14:paraId="099BE13C" w14:textId="77777777" w:rsidR="00755316" w:rsidRPr="00A45DB1" w:rsidRDefault="00755316" w:rsidP="004175A0">
                      <w:pPr>
                        <w:spacing w:after="0" w:line="240" w:lineRule="auto"/>
                        <w:rPr>
                          <w:i/>
                          <w:sz w:val="20"/>
                          <w:szCs w:val="20"/>
                        </w:rPr>
                      </w:pPr>
                    </w:p>
                  </w:txbxContent>
                </v:textbox>
                <w10:wrap type="tight" anchorx="margin"/>
              </v:shape>
            </w:pict>
          </mc:Fallback>
        </mc:AlternateContent>
      </w:r>
      <w:r w:rsidR="00CB5892">
        <w:t>The reports recognise that, w</w:t>
      </w:r>
      <w:r w:rsidR="00CB5892" w:rsidRPr="00317222">
        <w:t xml:space="preserve">hile </w:t>
      </w:r>
      <w:r w:rsidR="00DF35A5" w:rsidRPr="00317222">
        <w:t>avoiding, mitigating and offsetting impacts remain a very important focus of management efforts, these are not sufficient on their own because, in many areas</w:t>
      </w:r>
      <w:r w:rsidR="00DF35A5" w:rsidRPr="00AB1651">
        <w:t xml:space="preserve">, the system </w:t>
      </w:r>
      <w:r w:rsidR="00AD0DE1">
        <w:t xml:space="preserve">now </w:t>
      </w:r>
      <w:r w:rsidR="00DF35A5" w:rsidRPr="00AB1651">
        <w:t>needs policies of restoration, not simply prevention of damage. Additional interventions</w:t>
      </w:r>
      <w:r w:rsidR="00DF35A5" w:rsidRPr="0003491E">
        <w:t xml:space="preserve"> that deliver an overall positive effect </w:t>
      </w:r>
      <w:r w:rsidR="00D972D9">
        <w:t>(</w:t>
      </w:r>
      <w:r w:rsidR="00DF35A5" w:rsidRPr="0003491E">
        <w:t>net benefit</w:t>
      </w:r>
      <w:r w:rsidR="00D972D9">
        <w:t>)</w:t>
      </w:r>
      <w:r w:rsidR="00DF35A5" w:rsidRPr="0003491E">
        <w:t xml:space="preserve"> are required to halt and reverse the decline in the </w:t>
      </w:r>
      <w:r w:rsidR="00074829">
        <w:t>Region</w:t>
      </w:r>
      <w:r w:rsidR="00074829" w:rsidRPr="0003491E">
        <w:t xml:space="preserve">’s </w:t>
      </w:r>
      <w:r w:rsidR="00074829">
        <w:t xml:space="preserve">ecosystem </w:t>
      </w:r>
      <w:r w:rsidR="00DF35A5" w:rsidRPr="0003491E">
        <w:t xml:space="preserve">health and ensure the </w:t>
      </w:r>
      <w:r w:rsidR="00DF35A5" w:rsidRPr="004619A1">
        <w:t xml:space="preserve">long-term protection and restoration of </w:t>
      </w:r>
      <w:r w:rsidR="00074829">
        <w:t>its</w:t>
      </w:r>
      <w:r w:rsidR="00074829" w:rsidRPr="004619A1">
        <w:t xml:space="preserve"> </w:t>
      </w:r>
      <w:r w:rsidR="00DF35A5" w:rsidRPr="004619A1">
        <w:t xml:space="preserve">values. Using ecosystem outcomes and targets as a guide, </w:t>
      </w:r>
      <w:r w:rsidR="00DF35A5" w:rsidRPr="00CF34D2">
        <w:t>initiatives are foreshadowed in:</w:t>
      </w:r>
    </w:p>
    <w:p w14:paraId="099BE083" w14:textId="77777777" w:rsidR="00CB5892" w:rsidRDefault="00CB5892" w:rsidP="00A77CCC">
      <w:pPr>
        <w:pStyle w:val="ListParagraph"/>
        <w:numPr>
          <w:ilvl w:val="0"/>
          <w:numId w:val="35"/>
        </w:numPr>
      </w:pPr>
      <w:r>
        <w:t>environmental regulation</w:t>
      </w:r>
    </w:p>
    <w:p w14:paraId="099BE084" w14:textId="77777777" w:rsidR="00CB5892" w:rsidRDefault="00CB5892" w:rsidP="00A77CCC">
      <w:pPr>
        <w:pStyle w:val="ListParagraph"/>
        <w:numPr>
          <w:ilvl w:val="0"/>
          <w:numId w:val="35"/>
        </w:numPr>
      </w:pPr>
      <w:r>
        <w:t>engagement</w:t>
      </w:r>
    </w:p>
    <w:p w14:paraId="099BE085" w14:textId="77777777" w:rsidR="00CB5892" w:rsidRPr="00416A9B" w:rsidRDefault="00CB5892" w:rsidP="00A77CCC">
      <w:pPr>
        <w:pStyle w:val="ListParagraph"/>
        <w:numPr>
          <w:ilvl w:val="0"/>
          <w:numId w:val="35"/>
        </w:numPr>
      </w:pPr>
      <w:r>
        <w:t>knowledge, integration and innovation.</w:t>
      </w:r>
    </w:p>
    <w:p w14:paraId="099BE086" w14:textId="77777777" w:rsidR="00302719" w:rsidRPr="00317222" w:rsidRDefault="00302719" w:rsidP="00663978">
      <w:r w:rsidRPr="00317222">
        <w:rPr>
          <w:b/>
          <w:bCs/>
        </w:rPr>
        <w:t xml:space="preserve">Environmental regulation </w:t>
      </w:r>
      <w:r w:rsidRPr="00317222">
        <w:t xml:space="preserve">Through management tools such as regulations, zoning plans, plans of management, permits and compliance, management agencies will continue to set and refine the environmental standards necessary to achieve the desired goals, outcomes and targets for </w:t>
      </w:r>
      <w:r w:rsidRPr="00317222">
        <w:lastRenderedPageBreak/>
        <w:t>the Region’s values. The continued effectiveness of the zoning plans rely in part on the continued enforcement of zoning arrangements and ensuring Reef users are aware of the plans and their provisions.</w:t>
      </w:r>
    </w:p>
    <w:p w14:paraId="099BE087" w14:textId="77777777" w:rsidR="00302719" w:rsidRPr="00317222" w:rsidRDefault="00302719" w:rsidP="00663978">
      <w:r w:rsidRPr="00317222">
        <w:rPr>
          <w:b/>
          <w:bCs/>
        </w:rPr>
        <w:t xml:space="preserve">Engagement </w:t>
      </w:r>
      <w:r w:rsidRPr="00317222">
        <w:t xml:space="preserve">Protection of the Great Barrier Reef requires local, national and international effort. </w:t>
      </w:r>
      <w:r w:rsidR="00AB1651">
        <w:t>A program of Reef Recovery</w:t>
      </w:r>
      <w:r w:rsidR="001A65E5">
        <w:t xml:space="preserve"> —</w:t>
      </w:r>
      <w:r w:rsidR="00AB1651">
        <w:t xml:space="preserve"> </w:t>
      </w:r>
      <w:r w:rsidR="001A65E5">
        <w:t>adopting</w:t>
      </w:r>
      <w:r w:rsidR="00AB1651" w:rsidRPr="00AB1651">
        <w:t xml:space="preserve"> regionalised and cooperative management approaches </w:t>
      </w:r>
      <w:r w:rsidR="001A65E5">
        <w:t>that</w:t>
      </w:r>
      <w:r w:rsidR="001A65E5" w:rsidRPr="00AB1651">
        <w:t xml:space="preserve"> </w:t>
      </w:r>
      <w:r w:rsidR="00AB1651" w:rsidRPr="00AB1651">
        <w:t>support local communities and encourage cooperation between government agencies, the private sector and research institutions</w:t>
      </w:r>
      <w:r w:rsidR="001A65E5">
        <w:t xml:space="preserve"> —</w:t>
      </w:r>
      <w:r w:rsidR="00AB1651">
        <w:t xml:space="preserve"> will be developed to</w:t>
      </w:r>
      <w:r w:rsidR="00AB1651" w:rsidRPr="00AB1651">
        <w:t xml:space="preserve"> implement actions to protect and restore biodiversity hotspots and support sustainable use</w:t>
      </w:r>
      <w:r w:rsidR="00AB1651">
        <w:t xml:space="preserve">. </w:t>
      </w:r>
      <w:r w:rsidR="001A65E5">
        <w:t>O</w:t>
      </w:r>
      <w:r w:rsidRPr="00317222">
        <w:t xml:space="preserve">ngoing and collaborative working relationships will instil a sense of collective stewardship. This approach will provide a strong foundation for maintaining a balance between protecting the </w:t>
      </w:r>
      <w:r w:rsidR="00074829">
        <w:t>Region’s values</w:t>
      </w:r>
      <w:r w:rsidRPr="00317222">
        <w:t xml:space="preserve">, managing competing demands and supporting sustainable use. </w:t>
      </w:r>
    </w:p>
    <w:p w14:paraId="099BE088" w14:textId="77777777" w:rsidR="00302719" w:rsidRPr="00317222" w:rsidRDefault="00755316" w:rsidP="00663978">
      <w:pPr>
        <w:rPr>
          <w:sz w:val="24"/>
        </w:rPr>
      </w:pPr>
      <w:r w:rsidRPr="00755316">
        <w:rPr>
          <w:noProof/>
          <w:lang w:eastAsia="en-AU"/>
        </w:rPr>
        <mc:AlternateContent>
          <mc:Choice Requires="wps">
            <w:drawing>
              <wp:anchor distT="0" distB="0" distL="114300" distR="114300" simplePos="0" relativeHeight="251680768" behindDoc="1" locked="0" layoutInCell="1" allowOverlap="1" wp14:anchorId="099BE126" wp14:editId="099BE127">
                <wp:simplePos x="0" y="0"/>
                <wp:positionH relativeFrom="rightMargin">
                  <wp:align>left</wp:align>
                </wp:positionH>
                <wp:positionV relativeFrom="paragraph">
                  <wp:posOffset>71755</wp:posOffset>
                </wp:positionV>
                <wp:extent cx="1440000" cy="867410"/>
                <wp:effectExtent l="0" t="0" r="8255" b="7620"/>
                <wp:wrapTight wrapText="bothSides">
                  <wp:wrapPolygon edited="0">
                    <wp:start x="0" y="0"/>
                    <wp:lineTo x="0" y="21339"/>
                    <wp:lineTo x="21438" y="21339"/>
                    <wp:lineTo x="21438" y="0"/>
                    <wp:lineTo x="0" y="0"/>
                  </wp:wrapPolygon>
                </wp:wrapTight>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867410"/>
                        </a:xfrm>
                        <a:prstGeom prst="rect">
                          <a:avLst/>
                        </a:prstGeom>
                        <a:solidFill>
                          <a:srgbClr val="FFFFFF"/>
                        </a:solidFill>
                        <a:ln w="9525">
                          <a:noFill/>
                          <a:miter lim="800000"/>
                          <a:headEnd/>
                          <a:tailEnd/>
                        </a:ln>
                      </wps:spPr>
                      <wps:txbx>
                        <w:txbxContent>
                          <w:p w14:paraId="099BE13D" w14:textId="77777777" w:rsidR="00755316" w:rsidRPr="00A45DB1" w:rsidRDefault="00755316" w:rsidP="004175A0">
                            <w:pPr>
                              <w:spacing w:after="0" w:line="240" w:lineRule="auto"/>
                              <w:rPr>
                                <w:i/>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0;margin-top:5.65pt;width:113.4pt;height:68.3pt;z-index:-25163571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" stroked="f">
                <v:textbox style="mso-fit-shape-to-text:t">
                  <w:txbxContent>
                    <w:p w14:paraId="099BE13D" w14:textId="77777777" w:rsidR="00755316" w:rsidRPr="00A45DB1" w:rsidRDefault="00755316" w:rsidP="004175A0">
                      <w:pPr>
                        <w:spacing w:after="0" w:line="240" w:lineRule="auto"/>
                        <w:rPr>
                          <w:i/>
                          <w:sz w:val="20"/>
                          <w:szCs w:val="20"/>
                        </w:rPr>
                      </w:pPr>
                    </w:p>
                  </w:txbxContent>
                </v:textbox>
                <w10:wrap type="tight" anchorx="margin"/>
              </v:shape>
            </w:pict>
          </mc:Fallback>
        </mc:AlternateContent>
      </w:r>
      <w:r w:rsidR="00302719" w:rsidRPr="00317222">
        <w:rPr>
          <w:b/>
          <w:bCs/>
        </w:rPr>
        <w:t xml:space="preserve">Knowledge, integration and innovation </w:t>
      </w:r>
      <w:r w:rsidR="00302719" w:rsidRPr="00317222">
        <w:t xml:space="preserve">Accessing the best available science from a network of science providers, both nationally and internationally, as well as drawing on traditional ecological knowledge and information from the wider community is essential for effective management. </w:t>
      </w:r>
      <w:r w:rsidR="0003491E">
        <w:t xml:space="preserve">Building on existing programs, such as </w:t>
      </w:r>
      <w:r w:rsidR="00CB5892">
        <w:t xml:space="preserve">long-term coral and fish monitoring undertaken by </w:t>
      </w:r>
      <w:r w:rsidR="0003491E">
        <w:t xml:space="preserve">the Australian Institute of Marine Science and </w:t>
      </w:r>
      <w:r w:rsidR="00CB5892">
        <w:t xml:space="preserve">marine monitoring managed by </w:t>
      </w:r>
      <w:r w:rsidR="0003491E">
        <w:t>the Great Barrier Reef Marine Park Authority</w:t>
      </w:r>
      <w:r w:rsidR="00CB5892">
        <w:t>,</w:t>
      </w:r>
      <w:r w:rsidR="0003491E">
        <w:t xml:space="preserve"> </w:t>
      </w:r>
      <w:r w:rsidR="00CB5892">
        <w:t xml:space="preserve">monitoring </w:t>
      </w:r>
      <w:r w:rsidR="0003491E">
        <w:t xml:space="preserve">will continue to provide evidence of changes in the ecosystem as well as the effectiveness of management actions. </w:t>
      </w:r>
      <w:r w:rsidR="00302719" w:rsidRPr="00317222">
        <w:t>Filling key information gaps through targeted research will be critical, and monitoring will be used to assess the success of management measures. Implementing a Reef-wide integrated monitoring and reporting program which directly links to an outcomes-based management framework will underpin an adaptive management approach. The framework will guide the establishment of a standardised and integrated ecological, social and economic monitoring program for the Great Barrier Reef.</w:t>
      </w:r>
    </w:p>
    <w:p w14:paraId="099BE089" w14:textId="77777777" w:rsidR="00CE2C12" w:rsidRPr="00333D23" w:rsidRDefault="00862838" w:rsidP="004175A0">
      <w:pPr>
        <w:spacing w:after="120"/>
        <w:rPr>
          <w:rFonts w:cs="Arial"/>
        </w:rPr>
      </w:pPr>
      <w:r>
        <w:rPr>
          <w:rFonts w:cs="Arial"/>
          <w:noProof/>
          <w:lang w:eastAsia="en-AU"/>
        </w:rPr>
        <w:lastRenderedPageBreak/>
        <w:drawing>
          <wp:inline distT="0" distB="0" distL="0" distR="0" wp14:anchorId="099BE128" wp14:editId="099BE129">
            <wp:extent cx="2943225" cy="7610475"/>
            <wp:effectExtent l="0" t="0" r="9525" b="9525"/>
            <wp:docPr id="6" name="Picture 6" descr="Diagram showing management initiatives to improve the Region’s resilience — grouped under the headings Biodiversity (top panel), Heritage values (second panel), Direct use (third panel), Climate change (fourth panel), Coastal development (fifth panel) and Land-based run-off (bottom panel).&#10;&#10;Key documents and management actions listed include: Ports Strategy and master plans; standards and thresholds for using the Great Barrier Reef Marine Park; moorings and no anchoring areas; tourism management strategy; North–East Shipping Management Plan; incident response capability; effective compliance with zoning plans; vessel monitoring system on commercial fishing fleet; traditional use of marine resources agreements; dugong and turtle protection plan to reduce illegal trade and effects of marine debris; continued compliance with the zoning plans; crown-of-thorns starfish control; Reef Water Quality Protection Plan 2013; Reef Trust; increase heritage understanding, identification and presentation; strengthen partnerships with Traditional Owners in management of marine resources; improve protection and management of historic heritage values; Indigenous heritage strategy; sea country planning; Great Barrier Reef Climate Change Adaptation Strategy and Action Plan, 2012–2017; Reef 2050 long term sustainability plan for the Great Barrier Reef World Heritage Area.&#10;" title="Figure 10.2 Current and future initiatives to improve the Region’s resil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014_Outlook_Report\4.The_Report_08-779 and 08-778 and 08-773\0. Graphic design, images, maps, diagrams, tables_08-778\ChloeS\Diagrams_Figures_Photos4Final\Chpt10\Figures\VT20_Initiatives_v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3225" cy="7610475"/>
                    </a:xfrm>
                    <a:prstGeom prst="rect">
                      <a:avLst/>
                    </a:prstGeom>
                    <a:noFill/>
                    <a:ln>
                      <a:noFill/>
                    </a:ln>
                  </pic:spPr>
                </pic:pic>
              </a:graphicData>
            </a:graphic>
          </wp:inline>
        </w:drawing>
      </w:r>
    </w:p>
    <w:p w14:paraId="099BE08A" w14:textId="77777777" w:rsidR="00CE2C12" w:rsidRDefault="00CE2C12" w:rsidP="00663978">
      <w:pPr>
        <w:pStyle w:val="Figurecaption"/>
      </w:pPr>
      <w:bookmarkStart w:id="10" w:name="_Ref381079186"/>
      <w:r>
        <w:t xml:space="preserve">Figure </w:t>
      </w:r>
      <w:fldSimple w:instr=" STYLEREF 1 \s ">
        <w:r w:rsidR="00FF00B9">
          <w:rPr>
            <w:noProof/>
          </w:rPr>
          <w:t>10</w:t>
        </w:r>
      </w:fldSimple>
      <w:r w:rsidR="00E720A9">
        <w:t>.</w:t>
      </w:r>
      <w:fldSimple w:instr=" SEQ Figure \* ARABIC \s 1 ">
        <w:r w:rsidR="00FF00B9">
          <w:rPr>
            <w:noProof/>
          </w:rPr>
          <w:t>2</w:t>
        </w:r>
      </w:fldSimple>
      <w:bookmarkEnd w:id="10"/>
      <w:r>
        <w:t xml:space="preserve"> </w:t>
      </w:r>
      <w:r w:rsidRPr="004F1EC3">
        <w:t>Current and future initiatives to improve the Region’s resilience</w:t>
      </w:r>
    </w:p>
    <w:p w14:paraId="099BE08B" w14:textId="77777777" w:rsidR="007826DC" w:rsidRDefault="007826DC" w:rsidP="00663978">
      <w:pPr>
        <w:pStyle w:val="Heading2"/>
      </w:pPr>
      <w:bookmarkStart w:id="11" w:name="_Toc381700232"/>
      <w:r w:rsidRPr="009570EC">
        <w:t xml:space="preserve">Assessment </w:t>
      </w:r>
      <w:r>
        <w:t>s</w:t>
      </w:r>
      <w:r w:rsidRPr="009570EC">
        <w:t>ummary</w:t>
      </w:r>
      <w:r w:rsidR="00E47832">
        <w:t xml:space="preserve"> </w:t>
      </w:r>
      <w:r w:rsidR="00F40103">
        <w:t xml:space="preserve">— </w:t>
      </w:r>
      <w:r>
        <w:t>Long-term outlook</w:t>
      </w:r>
      <w:bookmarkEnd w:id="11"/>
    </w:p>
    <w:p w14:paraId="099BE08C" w14:textId="77777777" w:rsidR="00F40103" w:rsidRPr="00F40103" w:rsidRDefault="00F40103" w:rsidP="00663978">
      <w:r w:rsidRPr="00E31217">
        <w:t xml:space="preserve">Section 54(3)(h) of the </w:t>
      </w:r>
      <w:r w:rsidRPr="00DF2C12">
        <w:rPr>
          <w:i/>
        </w:rPr>
        <w:t>Great Barrier Reef Marine Park Act 1975</w:t>
      </w:r>
      <w:r w:rsidRPr="00E31217">
        <w:t xml:space="preserve"> requires </w:t>
      </w:r>
      <w:r w:rsidR="00F959B8">
        <w:t>‘</w:t>
      </w:r>
      <w:r w:rsidRPr="00E31217">
        <w:t>…</w:t>
      </w:r>
      <w:r w:rsidR="00F959B8">
        <w:t xml:space="preserve"> </w:t>
      </w:r>
      <w:r w:rsidRPr="00F959B8">
        <w:rPr>
          <w:i/>
        </w:rPr>
        <w:t>an assessment of the long-term outlook for the ecosystem…</w:t>
      </w:r>
      <w:r w:rsidR="00F959B8">
        <w:t>’</w:t>
      </w:r>
      <w:r w:rsidRPr="00E31217">
        <w:t xml:space="preserve"> within the Great Barrier Reef Region.</w:t>
      </w:r>
      <w:r w:rsidR="007F40CC">
        <w:t xml:space="preserve"> </w:t>
      </w:r>
      <w:r w:rsidRPr="00E31217">
        <w:t xml:space="preserve">Section 116A(2)(f) of the </w:t>
      </w:r>
      <w:r w:rsidRPr="00DF2C12">
        <w:rPr>
          <w:i/>
        </w:rPr>
        <w:t>Great Barrier Reef Marine Park Regulations 1983</w:t>
      </w:r>
      <w:r w:rsidRPr="00E31217">
        <w:t xml:space="preserve"> requires </w:t>
      </w:r>
      <w:r w:rsidR="00F959B8">
        <w:t xml:space="preserve">‘… </w:t>
      </w:r>
      <w:r w:rsidRPr="004C76AB">
        <w:rPr>
          <w:i/>
        </w:rPr>
        <w:t>an assessment of the long-term outlook for the heritage values…</w:t>
      </w:r>
      <w:r w:rsidR="00F959B8">
        <w:t>’</w:t>
      </w:r>
      <w:r w:rsidRPr="00E31217">
        <w:t xml:space="preserve"> of the Great Barrier Reef Region.</w:t>
      </w:r>
    </w:p>
    <w:p w14:paraId="099BE08D" w14:textId="77777777" w:rsidR="007826DC" w:rsidRDefault="007826DC" w:rsidP="00663978">
      <w:pPr>
        <w:pStyle w:val="Heading3"/>
      </w:pPr>
      <w:bookmarkStart w:id="12" w:name="_Toc381700233"/>
      <w:r>
        <w:lastRenderedPageBreak/>
        <w:t xml:space="preserve">Outlook for the </w:t>
      </w:r>
      <w:r w:rsidR="00D02BFC">
        <w:t>Region’s</w:t>
      </w:r>
      <w:r>
        <w:t xml:space="preserve"> ecosystem</w:t>
      </w:r>
      <w:bookmarkEnd w:id="12"/>
    </w:p>
    <w:p w14:paraId="099BE08E" w14:textId="77777777" w:rsidR="00E60E43" w:rsidRPr="00583CA5" w:rsidRDefault="00E60E43" w:rsidP="00583CA5">
      <w:pPr>
        <w:shd w:val="clear" w:color="auto" w:fill="D9D9D9" w:themeFill="background1" w:themeFillShade="D9"/>
        <w:spacing w:before="120"/>
        <w:ind w:left="454" w:right="454"/>
        <w:rPr>
          <w:b/>
          <w:sz w:val="20"/>
          <w:szCs w:val="20"/>
        </w:rPr>
      </w:pPr>
      <w:r w:rsidRPr="00583CA5">
        <w:rPr>
          <w:b/>
          <w:sz w:val="20"/>
          <w:szCs w:val="20"/>
        </w:rPr>
        <w:t xml:space="preserve">Outlook Report 2009: </w:t>
      </w:r>
      <w:r w:rsidR="009E1157" w:rsidRPr="00583CA5">
        <w:rPr>
          <w:b/>
          <w:sz w:val="20"/>
          <w:szCs w:val="20"/>
        </w:rPr>
        <w:t>Assessment s</w:t>
      </w:r>
      <w:r w:rsidRPr="00583CA5">
        <w:rPr>
          <w:b/>
          <w:sz w:val="20"/>
          <w:szCs w:val="20"/>
        </w:rPr>
        <w:t xml:space="preserve">ummary </w:t>
      </w:r>
    </w:p>
    <w:p w14:paraId="099BE08F" w14:textId="77777777" w:rsidR="00E60E43" w:rsidRPr="00A77CCC" w:rsidRDefault="00E60E43" w:rsidP="003F7532">
      <w:pPr>
        <w:shd w:val="clear" w:color="auto" w:fill="D9D9D9" w:themeFill="background1" w:themeFillShade="D9"/>
        <w:ind w:left="454" w:right="454"/>
        <w:jc w:val="both"/>
        <w:rPr>
          <w:i/>
          <w:sz w:val="20"/>
          <w:szCs w:val="20"/>
        </w:rPr>
      </w:pPr>
      <w:r w:rsidRPr="00A77CCC">
        <w:rPr>
          <w:i/>
          <w:sz w:val="20"/>
          <w:szCs w:val="20"/>
        </w:rPr>
        <w:t>Despite the introduction of significant protection and management initiatives, the overall outlook for the Great Barrier Reef is poor. Even with the recent initiatives to improve resilience, catastrophic damage to the Great Barrier Reef ecosystem may not be averted. Building the resilience of the Great Barrier Reef ecosystem will give it the best chance of adapting to and recovering from the serious threats ahead, especially from climate change. Given the strong management of the Great Barrier Reef, it is likely that the ecosystem will survive better than most other reef ecosystems around the world.</w:t>
      </w:r>
    </w:p>
    <w:p w14:paraId="099BE090" w14:textId="77777777" w:rsidR="00C402AC" w:rsidRPr="00E60E43" w:rsidRDefault="00C402AC" w:rsidP="00663978">
      <w:pPr>
        <w:pStyle w:val="Afterfigurespacing"/>
      </w:pPr>
    </w:p>
    <w:tbl>
      <w:tblPr>
        <w:tblStyle w:val="TableGrid"/>
        <w:tblW w:w="10172" w:type="dxa"/>
        <w:tblLayout w:type="fixed"/>
        <w:tblLook w:val="04A0" w:firstRow="1" w:lastRow="0" w:firstColumn="1" w:lastColumn="0" w:noHBand="0" w:noVBand="1"/>
        <w:tblCaption w:val="10.5.1 Outlook for the Great Barrier Reef ecosystem"/>
        <w:tblDescription w:val="Table summarising the outlook for the Region’s ecosystem.  An assessment summary statement is provided along with an assessment grade with trend since 2009 and future trend and an indication of confidence for the grade and trend assessments."/>
      </w:tblPr>
      <w:tblGrid>
        <w:gridCol w:w="1430"/>
        <w:gridCol w:w="3356"/>
        <w:gridCol w:w="992"/>
        <w:gridCol w:w="1418"/>
        <w:gridCol w:w="851"/>
        <w:gridCol w:w="1134"/>
        <w:gridCol w:w="991"/>
      </w:tblGrid>
      <w:tr w:rsidR="00416A9B" w:rsidRPr="00CB5892" w14:paraId="099BE097" w14:textId="77777777" w:rsidTr="004D585A">
        <w:trPr>
          <w:trHeight w:val="326"/>
        </w:trPr>
        <w:tc>
          <w:tcPr>
            <w:tcW w:w="1430" w:type="dxa"/>
            <w:vMerge w:val="restart"/>
          </w:tcPr>
          <w:p w14:paraId="099BE091"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Assessment criterion</w:t>
            </w:r>
          </w:p>
        </w:tc>
        <w:tc>
          <w:tcPr>
            <w:tcW w:w="3356" w:type="dxa"/>
            <w:vMerge w:val="restart"/>
          </w:tcPr>
          <w:p w14:paraId="099BE092"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Assessment summary</w:t>
            </w:r>
          </w:p>
        </w:tc>
        <w:tc>
          <w:tcPr>
            <w:tcW w:w="992" w:type="dxa"/>
            <w:vMerge w:val="restart"/>
          </w:tcPr>
          <w:p w14:paraId="099BE093"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 xml:space="preserve">Outlook 2009 </w:t>
            </w:r>
          </w:p>
        </w:tc>
        <w:tc>
          <w:tcPr>
            <w:tcW w:w="1418" w:type="dxa"/>
            <w:vMerge w:val="restart"/>
          </w:tcPr>
          <w:p w14:paraId="099BE094"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Outlook 2014 and trend since 2009</w:t>
            </w:r>
          </w:p>
        </w:tc>
        <w:tc>
          <w:tcPr>
            <w:tcW w:w="851" w:type="dxa"/>
            <w:vMerge w:val="restart"/>
          </w:tcPr>
          <w:p w14:paraId="099BE095"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Future trend</w:t>
            </w:r>
          </w:p>
        </w:tc>
        <w:tc>
          <w:tcPr>
            <w:tcW w:w="2125" w:type="dxa"/>
            <w:gridSpan w:val="2"/>
          </w:tcPr>
          <w:p w14:paraId="099BE096"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Confidence</w:t>
            </w:r>
          </w:p>
        </w:tc>
      </w:tr>
      <w:tr w:rsidR="00416A9B" w:rsidRPr="006177FD" w14:paraId="099BE09F" w14:textId="77777777" w:rsidTr="004D585A">
        <w:trPr>
          <w:trHeight w:val="289"/>
        </w:trPr>
        <w:tc>
          <w:tcPr>
            <w:tcW w:w="1430" w:type="dxa"/>
            <w:vMerge/>
          </w:tcPr>
          <w:p w14:paraId="099BE098" w14:textId="77777777" w:rsidR="00416A9B" w:rsidRPr="006177FD" w:rsidRDefault="00416A9B" w:rsidP="00663978">
            <w:pPr>
              <w:rPr>
                <w:rFonts w:eastAsia="Calibri"/>
              </w:rPr>
            </w:pPr>
          </w:p>
        </w:tc>
        <w:tc>
          <w:tcPr>
            <w:tcW w:w="3356" w:type="dxa"/>
            <w:vMerge/>
          </w:tcPr>
          <w:p w14:paraId="099BE099" w14:textId="77777777" w:rsidR="00416A9B" w:rsidRPr="006177FD" w:rsidRDefault="00416A9B" w:rsidP="00663978">
            <w:pPr>
              <w:rPr>
                <w:rFonts w:eastAsia="Calibri"/>
              </w:rPr>
            </w:pPr>
          </w:p>
        </w:tc>
        <w:tc>
          <w:tcPr>
            <w:tcW w:w="992" w:type="dxa"/>
            <w:vMerge/>
          </w:tcPr>
          <w:p w14:paraId="099BE09A" w14:textId="77777777" w:rsidR="00416A9B" w:rsidRPr="006177FD" w:rsidRDefault="00416A9B" w:rsidP="00663978">
            <w:pPr>
              <w:rPr>
                <w:rFonts w:eastAsia="Calibri"/>
              </w:rPr>
            </w:pPr>
          </w:p>
        </w:tc>
        <w:tc>
          <w:tcPr>
            <w:tcW w:w="1418" w:type="dxa"/>
            <w:vMerge/>
          </w:tcPr>
          <w:p w14:paraId="099BE09B" w14:textId="77777777" w:rsidR="00416A9B" w:rsidRPr="006177FD" w:rsidRDefault="00416A9B" w:rsidP="00663978">
            <w:pPr>
              <w:rPr>
                <w:rFonts w:eastAsia="Calibri"/>
              </w:rPr>
            </w:pPr>
          </w:p>
        </w:tc>
        <w:tc>
          <w:tcPr>
            <w:tcW w:w="851" w:type="dxa"/>
            <w:vMerge/>
          </w:tcPr>
          <w:p w14:paraId="099BE09C" w14:textId="77777777" w:rsidR="00416A9B" w:rsidRDefault="00416A9B" w:rsidP="00663978">
            <w:pPr>
              <w:rPr>
                <w:rFonts w:eastAsia="Calibri"/>
              </w:rPr>
            </w:pPr>
          </w:p>
        </w:tc>
        <w:tc>
          <w:tcPr>
            <w:tcW w:w="1134" w:type="dxa"/>
          </w:tcPr>
          <w:p w14:paraId="099BE09D"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Grade</w:t>
            </w:r>
          </w:p>
        </w:tc>
        <w:tc>
          <w:tcPr>
            <w:tcW w:w="991" w:type="dxa"/>
          </w:tcPr>
          <w:p w14:paraId="099BE09E"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Trend</w:t>
            </w:r>
            <w:r w:rsidR="006E01FD">
              <w:rPr>
                <w:rFonts w:eastAsia="Calibri"/>
                <w:b/>
                <w:sz w:val="18"/>
                <w:szCs w:val="18"/>
              </w:rPr>
              <w:t>s</w:t>
            </w:r>
          </w:p>
        </w:tc>
      </w:tr>
      <w:tr w:rsidR="00416A9B" w14:paraId="099BE0A8" w14:textId="77777777" w:rsidTr="004D585A">
        <w:tc>
          <w:tcPr>
            <w:tcW w:w="1430" w:type="dxa"/>
            <w:shd w:val="clear" w:color="auto" w:fill="FFFF99"/>
            <w:vAlign w:val="center"/>
          </w:tcPr>
          <w:p w14:paraId="099BE0A0" w14:textId="77777777" w:rsidR="00416A9B" w:rsidRPr="00A77CCC" w:rsidRDefault="00416A9B" w:rsidP="00663978">
            <w:pPr>
              <w:spacing w:after="200" w:line="276" w:lineRule="auto"/>
              <w:rPr>
                <w:b/>
                <w:sz w:val="18"/>
                <w:szCs w:val="18"/>
                <w:lang w:eastAsia="en-AU"/>
              </w:rPr>
            </w:pPr>
            <w:r w:rsidRPr="00A77CCC">
              <w:rPr>
                <w:b/>
                <w:sz w:val="18"/>
                <w:szCs w:val="18"/>
              </w:rPr>
              <w:t>Outlook for the ecosystem</w:t>
            </w:r>
          </w:p>
        </w:tc>
        <w:tc>
          <w:tcPr>
            <w:tcW w:w="3356" w:type="dxa"/>
            <w:shd w:val="clear" w:color="auto" w:fill="FFFF99"/>
          </w:tcPr>
          <w:p w14:paraId="099BE0A1" w14:textId="77777777" w:rsidR="00416A9B" w:rsidRPr="00A77CCC" w:rsidRDefault="00416A9B" w:rsidP="00583CA5">
            <w:pPr>
              <w:spacing w:after="120" w:line="276" w:lineRule="auto"/>
              <w:rPr>
                <w:sz w:val="18"/>
                <w:szCs w:val="18"/>
              </w:rPr>
            </w:pPr>
            <w:r w:rsidRPr="00A77CCC">
              <w:rPr>
                <w:sz w:val="18"/>
                <w:szCs w:val="18"/>
              </w:rPr>
              <w:t xml:space="preserve">The Great Barrier Reef ecosystem is under pressure. Cumulative effects are diminishing the ecosystem’s ability to recover from disturbances. </w:t>
            </w:r>
            <w:r w:rsidR="003F1ABF">
              <w:rPr>
                <w:sz w:val="18"/>
                <w:szCs w:val="18"/>
              </w:rPr>
              <w:t xml:space="preserve">Some </w:t>
            </w:r>
            <w:r w:rsidRPr="00A77CCC">
              <w:rPr>
                <w:sz w:val="18"/>
                <w:szCs w:val="18"/>
              </w:rPr>
              <w:t xml:space="preserve">threats are increasing, driven mainly by climate change, economic growth and population growth. The emerging success of some initiatives (such as improving land-based run-off) means some threats may be reduced in the future. However, there are significant lags from when actions are taken to improvements being evident in the ecosystem. More than ever, a focus on building resilience by reducing all threats is important in protecting the Region’s ecosystem </w:t>
            </w:r>
            <w:r w:rsidR="00CB5892">
              <w:rPr>
                <w:sz w:val="18"/>
                <w:szCs w:val="18"/>
              </w:rPr>
              <w:t xml:space="preserve">and its </w:t>
            </w:r>
            <w:r w:rsidR="0018226A">
              <w:rPr>
                <w:sz w:val="18"/>
                <w:szCs w:val="18"/>
              </w:rPr>
              <w:t>o</w:t>
            </w:r>
            <w:r w:rsidR="00CB5892">
              <w:rPr>
                <w:sz w:val="18"/>
                <w:szCs w:val="18"/>
              </w:rPr>
              <w:t xml:space="preserve">utstanding </w:t>
            </w:r>
            <w:r w:rsidR="0018226A">
              <w:rPr>
                <w:sz w:val="18"/>
                <w:szCs w:val="18"/>
              </w:rPr>
              <w:t>u</w:t>
            </w:r>
            <w:r w:rsidR="00CB5892">
              <w:rPr>
                <w:sz w:val="18"/>
                <w:szCs w:val="18"/>
              </w:rPr>
              <w:t xml:space="preserve">niversal </w:t>
            </w:r>
            <w:r w:rsidR="0018226A">
              <w:rPr>
                <w:sz w:val="18"/>
                <w:szCs w:val="18"/>
              </w:rPr>
              <w:t>v</w:t>
            </w:r>
            <w:r w:rsidR="00CB5892">
              <w:rPr>
                <w:sz w:val="18"/>
                <w:szCs w:val="18"/>
              </w:rPr>
              <w:t xml:space="preserve">alue </w:t>
            </w:r>
            <w:r w:rsidRPr="00A77CCC">
              <w:rPr>
                <w:sz w:val="18"/>
                <w:szCs w:val="18"/>
              </w:rPr>
              <w:t>into the future.</w:t>
            </w:r>
          </w:p>
        </w:tc>
        <w:tc>
          <w:tcPr>
            <w:tcW w:w="992" w:type="dxa"/>
            <w:shd w:val="clear" w:color="auto" w:fill="FFC000"/>
            <w:vAlign w:val="center"/>
          </w:tcPr>
          <w:p w14:paraId="099BE0A2" w14:textId="77777777" w:rsidR="00416A9B" w:rsidRPr="00A77CCC" w:rsidRDefault="00416A9B" w:rsidP="00663978">
            <w:pPr>
              <w:spacing w:after="200" w:line="276" w:lineRule="auto"/>
              <w:rPr>
                <w:b/>
                <w:sz w:val="18"/>
                <w:szCs w:val="18"/>
                <w:lang w:eastAsia="en-AU"/>
              </w:rPr>
            </w:pPr>
            <w:r w:rsidRPr="00A77CCC">
              <w:rPr>
                <w:b/>
                <w:sz w:val="18"/>
                <w:szCs w:val="18"/>
                <w:lang w:eastAsia="en-AU"/>
              </w:rPr>
              <w:t>Poor</w:t>
            </w:r>
          </w:p>
        </w:tc>
        <w:tc>
          <w:tcPr>
            <w:tcW w:w="1418" w:type="dxa"/>
            <w:shd w:val="clear" w:color="auto" w:fill="FFC000"/>
            <w:vAlign w:val="center"/>
          </w:tcPr>
          <w:p w14:paraId="099BE0A3" w14:textId="77777777" w:rsidR="00416A9B" w:rsidRPr="00A77CCC" w:rsidRDefault="00416A9B" w:rsidP="00663978">
            <w:pPr>
              <w:spacing w:after="200" w:line="276" w:lineRule="auto"/>
              <w:rPr>
                <w:b/>
                <w:sz w:val="18"/>
                <w:szCs w:val="18"/>
              </w:rPr>
            </w:pPr>
            <w:r w:rsidRPr="00A77CCC">
              <w:rPr>
                <w:b/>
                <w:sz w:val="18"/>
                <w:szCs w:val="18"/>
              </w:rPr>
              <w:t>Poor,</w:t>
            </w:r>
          </w:p>
          <w:p w14:paraId="099BE0A4" w14:textId="77777777" w:rsidR="00416A9B" w:rsidRPr="00A77CCC" w:rsidRDefault="00416A9B" w:rsidP="00663978">
            <w:pPr>
              <w:spacing w:after="200" w:line="276" w:lineRule="auto"/>
              <w:rPr>
                <w:b/>
                <w:sz w:val="18"/>
                <w:szCs w:val="18"/>
              </w:rPr>
            </w:pPr>
            <w:r w:rsidRPr="00A77CCC">
              <w:rPr>
                <w:b/>
                <w:sz w:val="18"/>
                <w:szCs w:val="18"/>
              </w:rPr>
              <w:t>Deteriorated</w:t>
            </w:r>
          </w:p>
        </w:tc>
        <w:tc>
          <w:tcPr>
            <w:tcW w:w="851" w:type="dxa"/>
            <w:vAlign w:val="center"/>
          </w:tcPr>
          <w:p w14:paraId="099BE0A5" w14:textId="77777777" w:rsidR="00416A9B" w:rsidRPr="00A77CCC" w:rsidRDefault="00416A9B" w:rsidP="00663978">
            <w:pPr>
              <w:spacing w:after="200" w:line="276" w:lineRule="auto"/>
              <w:rPr>
                <w:b/>
                <w:sz w:val="18"/>
                <w:szCs w:val="18"/>
              </w:rPr>
            </w:pPr>
            <w:r w:rsidRPr="00A77CCC">
              <w:rPr>
                <w:b/>
                <w:sz w:val="18"/>
                <w:szCs w:val="18"/>
              </w:rPr>
              <w:t>Deteriorating</w:t>
            </w:r>
          </w:p>
        </w:tc>
        <w:tc>
          <w:tcPr>
            <w:tcW w:w="1134" w:type="dxa"/>
            <w:shd w:val="clear" w:color="auto" w:fill="auto"/>
            <w:vAlign w:val="center"/>
          </w:tcPr>
          <w:p w14:paraId="099BE0A6" w14:textId="77777777" w:rsidR="00416A9B" w:rsidRPr="00A77CCC" w:rsidRDefault="00416A9B" w:rsidP="00663978">
            <w:pPr>
              <w:spacing w:after="200" w:line="276" w:lineRule="auto"/>
              <w:rPr>
                <w:b/>
                <w:sz w:val="18"/>
                <w:szCs w:val="18"/>
              </w:rPr>
            </w:pPr>
            <w:r w:rsidRPr="00A77CCC">
              <w:rPr>
                <w:b/>
                <w:sz w:val="18"/>
                <w:szCs w:val="18"/>
              </w:rPr>
              <w:t>Adequate</w:t>
            </w:r>
          </w:p>
        </w:tc>
        <w:tc>
          <w:tcPr>
            <w:tcW w:w="991" w:type="dxa"/>
            <w:shd w:val="clear" w:color="auto" w:fill="auto"/>
            <w:vAlign w:val="center"/>
          </w:tcPr>
          <w:p w14:paraId="099BE0A7" w14:textId="77777777" w:rsidR="00416A9B" w:rsidRPr="00A77CCC" w:rsidRDefault="00416A9B" w:rsidP="00663978">
            <w:pPr>
              <w:spacing w:after="200" w:line="276" w:lineRule="auto"/>
              <w:rPr>
                <w:b/>
                <w:sz w:val="18"/>
                <w:szCs w:val="18"/>
              </w:rPr>
            </w:pPr>
            <w:r w:rsidRPr="00A77CCC">
              <w:rPr>
                <w:b/>
                <w:sz w:val="18"/>
                <w:szCs w:val="18"/>
              </w:rPr>
              <w:t>Limited</w:t>
            </w:r>
          </w:p>
        </w:tc>
      </w:tr>
    </w:tbl>
    <w:p w14:paraId="099BE0A9" w14:textId="77777777" w:rsidR="00AC315A" w:rsidRPr="00AC315A" w:rsidRDefault="00AC315A" w:rsidP="004175A0">
      <w:pPr>
        <w:spacing w:after="0"/>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Four trends since 2009 — improved, stable, deteriorated, no consistent trend — are defined&#10;Four future trends are defined — improving, stable, deteriorating, and no consistent trend. Three categories are defined for confidence — adequate, limited and inferred.&#10;"/>
      </w:tblPr>
      <w:tblGrid>
        <w:gridCol w:w="1383"/>
        <w:gridCol w:w="8081"/>
      </w:tblGrid>
      <w:tr w:rsidR="00951B8D" w:rsidRPr="00CB5892" w14:paraId="099BE0AB" w14:textId="77777777" w:rsidTr="00A94A85">
        <w:tc>
          <w:tcPr>
            <w:tcW w:w="9464" w:type="dxa"/>
            <w:gridSpan w:val="2"/>
            <w:shd w:val="clear" w:color="auto" w:fill="D9D9D9" w:themeFill="background1" w:themeFillShade="D9"/>
            <w:vAlign w:val="center"/>
          </w:tcPr>
          <w:p w14:paraId="099BE0AA" w14:textId="77777777" w:rsidR="00951B8D" w:rsidRPr="00A77CCC" w:rsidRDefault="00951B8D" w:rsidP="00A77CCC">
            <w:pPr>
              <w:spacing w:after="0"/>
              <w:rPr>
                <w:b/>
                <w:sz w:val="18"/>
                <w:szCs w:val="18"/>
              </w:rPr>
            </w:pPr>
            <w:r w:rsidRPr="00A77CCC">
              <w:rPr>
                <w:b/>
                <w:sz w:val="18"/>
                <w:szCs w:val="18"/>
              </w:rPr>
              <w:t>Grading statement</w:t>
            </w:r>
          </w:p>
        </w:tc>
      </w:tr>
      <w:tr w:rsidR="00951B8D" w:rsidRPr="00345606" w14:paraId="099BE0AE" w14:textId="77777777" w:rsidTr="00A94A85">
        <w:tc>
          <w:tcPr>
            <w:tcW w:w="1383" w:type="dxa"/>
            <w:shd w:val="clear" w:color="auto" w:fill="00B050"/>
          </w:tcPr>
          <w:p w14:paraId="099BE0AC" w14:textId="77777777" w:rsidR="00951B8D" w:rsidRPr="00A77CCC" w:rsidRDefault="00951B8D" w:rsidP="00A77CCC">
            <w:pPr>
              <w:spacing w:after="0"/>
              <w:rPr>
                <w:b/>
                <w:sz w:val="18"/>
                <w:szCs w:val="18"/>
                <w:lang w:eastAsia="en-AU"/>
              </w:rPr>
            </w:pPr>
            <w:r w:rsidRPr="00A77CCC">
              <w:rPr>
                <w:b/>
                <w:sz w:val="18"/>
                <w:szCs w:val="18"/>
                <w:lang w:eastAsia="en-AU"/>
              </w:rPr>
              <w:t>Very good</w:t>
            </w:r>
          </w:p>
        </w:tc>
        <w:tc>
          <w:tcPr>
            <w:tcW w:w="8081" w:type="dxa"/>
            <w:shd w:val="clear" w:color="auto" w:fill="auto"/>
          </w:tcPr>
          <w:p w14:paraId="099BE0AD" w14:textId="77777777" w:rsidR="00951B8D" w:rsidRPr="00A77CCC" w:rsidRDefault="00951B8D" w:rsidP="00A77CCC">
            <w:pPr>
              <w:spacing w:after="0"/>
              <w:rPr>
                <w:b/>
                <w:sz w:val="18"/>
                <w:szCs w:val="18"/>
                <w:lang w:eastAsia="en-AU"/>
              </w:rPr>
            </w:pPr>
            <w:r w:rsidRPr="00A77CCC">
              <w:rPr>
                <w:sz w:val="18"/>
                <w:szCs w:val="18"/>
              </w:rPr>
              <w:t>The values are likely to remain healthy and resilient for the foreseeable future with strong recovery at damaged locations. Additional management intervention is not required to maintain the values</w:t>
            </w:r>
            <w:r w:rsidR="00CA0FA5">
              <w:rPr>
                <w:sz w:val="18"/>
                <w:szCs w:val="18"/>
              </w:rPr>
              <w:t>.</w:t>
            </w:r>
          </w:p>
        </w:tc>
      </w:tr>
      <w:tr w:rsidR="00951B8D" w:rsidRPr="00345606" w14:paraId="099BE0B1" w14:textId="77777777" w:rsidTr="00A94A85">
        <w:tc>
          <w:tcPr>
            <w:tcW w:w="1383" w:type="dxa"/>
            <w:shd w:val="clear" w:color="auto" w:fill="92D050"/>
          </w:tcPr>
          <w:p w14:paraId="099BE0AF" w14:textId="77777777" w:rsidR="00951B8D" w:rsidRPr="00A77CCC" w:rsidRDefault="00951B8D" w:rsidP="00A77CCC">
            <w:pPr>
              <w:spacing w:after="0"/>
              <w:rPr>
                <w:b/>
                <w:sz w:val="18"/>
                <w:szCs w:val="18"/>
                <w:lang w:eastAsia="en-AU"/>
              </w:rPr>
            </w:pPr>
            <w:r w:rsidRPr="00A77CCC">
              <w:rPr>
                <w:b/>
                <w:sz w:val="18"/>
                <w:szCs w:val="18"/>
                <w:lang w:eastAsia="en-AU"/>
              </w:rPr>
              <w:t>Good</w:t>
            </w:r>
          </w:p>
        </w:tc>
        <w:tc>
          <w:tcPr>
            <w:tcW w:w="8081" w:type="dxa"/>
            <w:shd w:val="clear" w:color="auto" w:fill="auto"/>
          </w:tcPr>
          <w:p w14:paraId="099BE0B0" w14:textId="77777777" w:rsidR="00951B8D" w:rsidRPr="00A77CCC" w:rsidRDefault="00951B8D" w:rsidP="00A77CCC">
            <w:pPr>
              <w:spacing w:after="0"/>
              <w:rPr>
                <w:b/>
                <w:sz w:val="18"/>
                <w:szCs w:val="18"/>
                <w:lang w:eastAsia="en-AU"/>
              </w:rPr>
            </w:pPr>
            <w:r w:rsidRPr="00A77CCC">
              <w:rPr>
                <w:sz w:val="18"/>
                <w:szCs w:val="18"/>
              </w:rPr>
              <w:t>With only minor additional management intervention, the values are likely to remain generally healthy and resilient for the foreseeable future, with only some values showing signs of significant deterioration</w:t>
            </w:r>
            <w:r w:rsidR="00CA0FA5">
              <w:rPr>
                <w:sz w:val="18"/>
                <w:szCs w:val="18"/>
              </w:rPr>
              <w:t>.</w:t>
            </w:r>
          </w:p>
        </w:tc>
      </w:tr>
      <w:tr w:rsidR="00951B8D" w:rsidRPr="00345606" w14:paraId="099BE0B4" w14:textId="77777777" w:rsidTr="00A94A85">
        <w:tc>
          <w:tcPr>
            <w:tcW w:w="1383" w:type="dxa"/>
            <w:shd w:val="clear" w:color="auto" w:fill="FFC000"/>
          </w:tcPr>
          <w:p w14:paraId="099BE0B2" w14:textId="77777777" w:rsidR="00951B8D" w:rsidRPr="00A77CCC" w:rsidRDefault="00951B8D" w:rsidP="00A77CCC">
            <w:pPr>
              <w:spacing w:after="0"/>
              <w:rPr>
                <w:b/>
                <w:sz w:val="18"/>
                <w:szCs w:val="18"/>
                <w:lang w:eastAsia="en-AU"/>
              </w:rPr>
            </w:pPr>
            <w:r w:rsidRPr="00A77CCC">
              <w:rPr>
                <w:b/>
                <w:sz w:val="18"/>
                <w:szCs w:val="18"/>
                <w:lang w:eastAsia="en-AU"/>
              </w:rPr>
              <w:t>Poor</w:t>
            </w:r>
          </w:p>
        </w:tc>
        <w:tc>
          <w:tcPr>
            <w:tcW w:w="8081" w:type="dxa"/>
            <w:shd w:val="clear" w:color="auto" w:fill="auto"/>
          </w:tcPr>
          <w:p w14:paraId="099BE0B3" w14:textId="77777777" w:rsidR="00951B8D" w:rsidRPr="00A77CCC" w:rsidRDefault="00951B8D" w:rsidP="00A77CCC">
            <w:pPr>
              <w:spacing w:after="0"/>
              <w:rPr>
                <w:b/>
                <w:sz w:val="18"/>
                <w:szCs w:val="18"/>
                <w:lang w:eastAsia="en-AU"/>
              </w:rPr>
            </w:pPr>
            <w:r w:rsidRPr="00A77CCC">
              <w:rPr>
                <w:sz w:val="18"/>
                <w:szCs w:val="18"/>
              </w:rPr>
              <w:t>Without significant additional management intervention, some of the values will deteriorate in the next 25 years and only a few values are likely to be healthy and resilient in the longer term.</w:t>
            </w:r>
          </w:p>
        </w:tc>
      </w:tr>
      <w:tr w:rsidR="00951B8D" w:rsidRPr="00345606" w14:paraId="099BE0B7" w14:textId="77777777" w:rsidTr="00A94A85">
        <w:tc>
          <w:tcPr>
            <w:tcW w:w="1383" w:type="dxa"/>
            <w:shd w:val="clear" w:color="auto" w:fill="FF0000"/>
          </w:tcPr>
          <w:p w14:paraId="099BE0B5" w14:textId="77777777" w:rsidR="00951B8D" w:rsidRPr="00A77CCC" w:rsidRDefault="00951B8D" w:rsidP="00A77CCC">
            <w:pPr>
              <w:spacing w:after="0"/>
              <w:rPr>
                <w:b/>
                <w:sz w:val="18"/>
                <w:szCs w:val="18"/>
                <w:lang w:eastAsia="en-AU"/>
              </w:rPr>
            </w:pPr>
            <w:r w:rsidRPr="00A77CCC">
              <w:rPr>
                <w:b/>
                <w:sz w:val="18"/>
                <w:szCs w:val="18"/>
                <w:lang w:eastAsia="en-AU"/>
              </w:rPr>
              <w:t>Very poor</w:t>
            </w:r>
          </w:p>
        </w:tc>
        <w:tc>
          <w:tcPr>
            <w:tcW w:w="8081" w:type="dxa"/>
            <w:shd w:val="clear" w:color="auto" w:fill="auto"/>
          </w:tcPr>
          <w:p w14:paraId="099BE0B6" w14:textId="77777777" w:rsidR="00951B8D" w:rsidRPr="00A77CCC" w:rsidRDefault="00951B8D" w:rsidP="00A77CCC">
            <w:pPr>
              <w:spacing w:after="0"/>
              <w:rPr>
                <w:b/>
                <w:sz w:val="18"/>
                <w:szCs w:val="18"/>
                <w:lang w:eastAsia="en-AU"/>
              </w:rPr>
            </w:pPr>
            <w:r w:rsidRPr="00A77CCC">
              <w:rPr>
                <w:sz w:val="18"/>
                <w:szCs w:val="18"/>
              </w:rPr>
              <w:t>Without urgent and effective additional management intervention, the values are likely to deteriorate rapidly with the loss of most values in the longer term</w:t>
            </w:r>
            <w:r w:rsidR="00CA0FA5">
              <w:rPr>
                <w:sz w:val="18"/>
                <w:szCs w:val="18"/>
              </w:rPr>
              <w:t>.</w:t>
            </w:r>
          </w:p>
        </w:tc>
      </w:tr>
      <w:tr w:rsidR="00951B8D" w:rsidRPr="00CB5892" w14:paraId="099BE0B9" w14:textId="77777777" w:rsidTr="00A94A85">
        <w:tc>
          <w:tcPr>
            <w:tcW w:w="9464" w:type="dxa"/>
            <w:gridSpan w:val="2"/>
            <w:shd w:val="clear" w:color="auto" w:fill="D9D9D9" w:themeFill="background1" w:themeFillShade="D9"/>
            <w:vAlign w:val="center"/>
          </w:tcPr>
          <w:p w14:paraId="099BE0B8" w14:textId="77777777" w:rsidR="00951B8D" w:rsidRPr="00A77CCC" w:rsidRDefault="00416A9B" w:rsidP="00A77CCC">
            <w:pPr>
              <w:spacing w:after="0"/>
              <w:rPr>
                <w:b/>
                <w:sz w:val="18"/>
                <w:szCs w:val="18"/>
              </w:rPr>
            </w:pPr>
            <w:r w:rsidRPr="00A77CCC">
              <w:rPr>
                <w:b/>
                <w:sz w:val="18"/>
                <w:szCs w:val="18"/>
              </w:rPr>
              <w:t>T</w:t>
            </w:r>
            <w:r w:rsidR="00133CCC" w:rsidRPr="00A77CCC">
              <w:rPr>
                <w:b/>
                <w:sz w:val="18"/>
                <w:szCs w:val="18"/>
              </w:rPr>
              <w:t>rend</w:t>
            </w:r>
          </w:p>
        </w:tc>
      </w:tr>
      <w:tr w:rsidR="00951B8D" w:rsidRPr="00345606" w14:paraId="099BE0BC" w14:textId="77777777" w:rsidTr="00A94A85">
        <w:tc>
          <w:tcPr>
            <w:tcW w:w="9464" w:type="dxa"/>
            <w:gridSpan w:val="2"/>
            <w:shd w:val="clear" w:color="auto" w:fill="auto"/>
            <w:vAlign w:val="center"/>
          </w:tcPr>
          <w:p w14:paraId="099BE0BA" w14:textId="77777777" w:rsidR="00951B8D" w:rsidRPr="00A77CCC" w:rsidRDefault="00416A9B" w:rsidP="00A77CCC">
            <w:pPr>
              <w:spacing w:after="0"/>
              <w:rPr>
                <w:sz w:val="18"/>
                <w:szCs w:val="18"/>
              </w:rPr>
            </w:pPr>
            <w:r w:rsidRPr="00A77CCC">
              <w:rPr>
                <w:sz w:val="18"/>
                <w:szCs w:val="18"/>
              </w:rPr>
              <w:t>Trend since 2009: Improved</w:t>
            </w:r>
            <w:r w:rsidR="00951B8D" w:rsidRPr="00A77CCC">
              <w:rPr>
                <w:sz w:val="18"/>
                <w:szCs w:val="18"/>
              </w:rPr>
              <w:t xml:space="preserve">, Stable, </w:t>
            </w:r>
            <w:r w:rsidRPr="00A77CCC">
              <w:rPr>
                <w:sz w:val="18"/>
                <w:szCs w:val="18"/>
              </w:rPr>
              <w:t>Deteriorated</w:t>
            </w:r>
            <w:r w:rsidR="00BE63BD" w:rsidRPr="00A77CCC">
              <w:rPr>
                <w:sz w:val="18"/>
                <w:szCs w:val="18"/>
              </w:rPr>
              <w:t>, No consistent</w:t>
            </w:r>
            <w:r w:rsidR="00951B8D" w:rsidRPr="00A77CCC">
              <w:rPr>
                <w:sz w:val="18"/>
                <w:szCs w:val="18"/>
              </w:rPr>
              <w:t xml:space="preserve"> trend</w:t>
            </w:r>
          </w:p>
          <w:p w14:paraId="099BE0BB" w14:textId="77777777" w:rsidR="00416A9B" w:rsidRPr="00A77CCC" w:rsidRDefault="00416A9B" w:rsidP="00A77CCC">
            <w:pPr>
              <w:spacing w:after="0"/>
              <w:rPr>
                <w:sz w:val="18"/>
                <w:szCs w:val="18"/>
              </w:rPr>
            </w:pPr>
            <w:r w:rsidRPr="00A77CCC">
              <w:rPr>
                <w:sz w:val="18"/>
                <w:szCs w:val="18"/>
              </w:rPr>
              <w:t>Future trend: Improving, Stable, Deteriorating, No consistent trend</w:t>
            </w:r>
          </w:p>
        </w:tc>
      </w:tr>
      <w:tr w:rsidR="00CB5892" w:rsidRPr="00345606" w14:paraId="099BE0BE" w14:textId="77777777" w:rsidTr="003F19D7">
        <w:tc>
          <w:tcPr>
            <w:tcW w:w="9464" w:type="dxa"/>
            <w:gridSpan w:val="2"/>
            <w:shd w:val="clear" w:color="auto" w:fill="D9D9D9" w:themeFill="background1" w:themeFillShade="D9"/>
            <w:vAlign w:val="center"/>
          </w:tcPr>
          <w:p w14:paraId="099BE0BD" w14:textId="77777777" w:rsidR="00CB5892" w:rsidRPr="00345606" w:rsidRDefault="00CB5892" w:rsidP="003F19D7">
            <w:pPr>
              <w:spacing w:after="60" w:line="240" w:lineRule="auto"/>
              <w:rPr>
                <w:rFonts w:eastAsia="Calibri"/>
                <w:sz w:val="18"/>
              </w:rPr>
            </w:pPr>
            <w:r>
              <w:rPr>
                <w:rFonts w:eastAsia="Calibri"/>
                <w:b/>
                <w:sz w:val="18"/>
                <w:szCs w:val="18"/>
              </w:rPr>
              <w:t>Confidence in impact</w:t>
            </w:r>
            <w:r w:rsidRPr="00345606">
              <w:rPr>
                <w:rFonts w:eastAsia="Calibri"/>
                <w:b/>
                <w:sz w:val="18"/>
                <w:szCs w:val="18"/>
              </w:rPr>
              <w:t xml:space="preserve"> and trend</w:t>
            </w:r>
          </w:p>
        </w:tc>
      </w:tr>
      <w:tr w:rsidR="00CB5892" w:rsidRPr="00345606" w14:paraId="099BE0C1" w14:textId="77777777" w:rsidTr="003F19D7">
        <w:tc>
          <w:tcPr>
            <w:tcW w:w="1383" w:type="dxa"/>
            <w:shd w:val="clear" w:color="auto" w:fill="auto"/>
            <w:vAlign w:val="center"/>
          </w:tcPr>
          <w:p w14:paraId="099BE0BF" w14:textId="77777777" w:rsidR="00CB5892" w:rsidRPr="00345606" w:rsidRDefault="00CB5892" w:rsidP="003F19D7">
            <w:pPr>
              <w:tabs>
                <w:tab w:val="left" w:pos="595"/>
                <w:tab w:val="left" w:pos="1699"/>
                <w:tab w:val="left" w:pos="1982"/>
              </w:tabs>
              <w:spacing w:after="60"/>
              <w:ind w:left="57" w:right="57"/>
              <w:rPr>
                <w:rFonts w:eastAsia="Calibri"/>
                <w:b/>
                <w:sz w:val="18"/>
                <w:szCs w:val="18"/>
              </w:rPr>
            </w:pPr>
            <w:r w:rsidRPr="00345606">
              <w:rPr>
                <w:rFonts w:eastAsia="Calibri"/>
                <w:b/>
                <w:sz w:val="18"/>
                <w:szCs w:val="18"/>
              </w:rPr>
              <w:lastRenderedPageBreak/>
              <w:t>Adequate</w:t>
            </w:r>
          </w:p>
        </w:tc>
        <w:tc>
          <w:tcPr>
            <w:tcW w:w="8081" w:type="dxa"/>
            <w:shd w:val="clear" w:color="auto" w:fill="auto"/>
            <w:vAlign w:val="center"/>
          </w:tcPr>
          <w:p w14:paraId="099BE0C0" w14:textId="77777777" w:rsidR="00CB5892" w:rsidRPr="00345606" w:rsidRDefault="00CB5892" w:rsidP="003F19D7">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CB5892" w:rsidRPr="00345606" w14:paraId="099BE0C4" w14:textId="77777777" w:rsidTr="003F19D7">
        <w:tc>
          <w:tcPr>
            <w:tcW w:w="1383" w:type="dxa"/>
            <w:shd w:val="clear" w:color="auto" w:fill="auto"/>
            <w:vAlign w:val="center"/>
          </w:tcPr>
          <w:p w14:paraId="099BE0C2" w14:textId="77777777" w:rsidR="00CB5892" w:rsidRPr="00345606" w:rsidRDefault="00CB5892" w:rsidP="003F19D7">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081" w:type="dxa"/>
            <w:shd w:val="clear" w:color="auto" w:fill="auto"/>
            <w:vAlign w:val="center"/>
          </w:tcPr>
          <w:p w14:paraId="099BE0C3" w14:textId="77777777" w:rsidR="00CB5892" w:rsidRPr="00345606" w:rsidRDefault="00CB5892" w:rsidP="003F19D7">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CB5892" w:rsidRPr="00345606" w14:paraId="099BE0C7" w14:textId="77777777" w:rsidTr="003F19D7">
        <w:tc>
          <w:tcPr>
            <w:tcW w:w="1383" w:type="dxa"/>
            <w:shd w:val="clear" w:color="auto" w:fill="auto"/>
            <w:vAlign w:val="center"/>
          </w:tcPr>
          <w:p w14:paraId="099BE0C5" w14:textId="77777777" w:rsidR="00CB5892" w:rsidRPr="00345606" w:rsidRDefault="00E8420F" w:rsidP="003F19D7">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081" w:type="dxa"/>
            <w:shd w:val="clear" w:color="auto" w:fill="auto"/>
            <w:vAlign w:val="center"/>
          </w:tcPr>
          <w:p w14:paraId="099BE0C6" w14:textId="77777777" w:rsidR="00CB5892" w:rsidRPr="00345606" w:rsidRDefault="00CB5892" w:rsidP="003F19D7">
            <w:pPr>
              <w:tabs>
                <w:tab w:val="left" w:pos="517"/>
                <w:tab w:val="left" w:pos="595"/>
                <w:tab w:val="left" w:pos="1699"/>
                <w:tab w:val="left" w:pos="1982"/>
              </w:tabs>
              <w:spacing w:after="60"/>
              <w:ind w:left="517" w:right="57" w:hanging="460"/>
              <w:rPr>
                <w:rFonts w:eastAsia="Calibri"/>
                <w:sz w:val="18"/>
                <w:szCs w:val="18"/>
              </w:rPr>
            </w:pPr>
            <w:r>
              <w:rPr>
                <w:rFonts w:eastAsia="Calibri"/>
                <w:sz w:val="18"/>
                <w:szCs w:val="18"/>
              </w:rPr>
              <w:t>Inferred, v</w:t>
            </w:r>
            <w:r w:rsidRPr="00345606">
              <w:rPr>
                <w:rFonts w:eastAsia="Calibri"/>
                <w:sz w:val="18"/>
                <w:szCs w:val="18"/>
              </w:rPr>
              <w:t>ery limited evidence</w:t>
            </w:r>
          </w:p>
        </w:tc>
      </w:tr>
    </w:tbl>
    <w:p w14:paraId="099BE0C8" w14:textId="77777777" w:rsidR="007826DC" w:rsidRDefault="007826DC" w:rsidP="00663978">
      <w:pPr>
        <w:pStyle w:val="Heading3"/>
      </w:pPr>
      <w:bookmarkStart w:id="13" w:name="_Toc381700234"/>
      <w:r>
        <w:t xml:space="preserve">Outlook for the </w:t>
      </w:r>
      <w:r w:rsidR="00D02BFC">
        <w:t>Region’s</w:t>
      </w:r>
      <w:r>
        <w:t xml:space="preserve"> heritage values</w:t>
      </w:r>
      <w:bookmarkEnd w:id="13"/>
    </w:p>
    <w:p w14:paraId="099BE0C9" w14:textId="77777777" w:rsidR="00140F83" w:rsidRPr="00931A7D" w:rsidRDefault="00094DCB" w:rsidP="004C76AB">
      <w:pPr>
        <w:shd w:val="clear" w:color="auto" w:fill="D9D9D9"/>
        <w:spacing w:before="120"/>
        <w:ind w:left="454" w:right="454"/>
        <w:rPr>
          <w:b/>
          <w:bCs/>
          <w:sz w:val="20"/>
          <w:szCs w:val="20"/>
        </w:rPr>
      </w:pPr>
      <w:r>
        <w:rPr>
          <w:b/>
          <w:bCs/>
          <w:sz w:val="20"/>
          <w:szCs w:val="20"/>
        </w:rPr>
        <w:t xml:space="preserve">Outlook Report 2009: </w:t>
      </w:r>
      <w:r w:rsidRPr="004C76AB">
        <w:rPr>
          <w:bCs/>
          <w:i/>
          <w:sz w:val="20"/>
          <w:szCs w:val="20"/>
        </w:rPr>
        <w:t>Not assessed</w:t>
      </w:r>
    </w:p>
    <w:tbl>
      <w:tblPr>
        <w:tblStyle w:val="TableGrid"/>
        <w:tblW w:w="10031" w:type="dxa"/>
        <w:tblLayout w:type="fixed"/>
        <w:tblLook w:val="04A0" w:firstRow="1" w:lastRow="0" w:firstColumn="1" w:lastColumn="0" w:noHBand="0" w:noVBand="1"/>
        <w:tblCaption w:val="10.5.2 Outlook for the Great Barrier Reef heritage values"/>
        <w:tblDescription w:val="Table summarising the outlook for the Region’s heritage values. An assessment summary statement is provided along with an assessment grade with a future trend and an indication of confidence for the grade and trend assessments. "/>
      </w:tblPr>
      <w:tblGrid>
        <w:gridCol w:w="1430"/>
        <w:gridCol w:w="3356"/>
        <w:gridCol w:w="992"/>
        <w:gridCol w:w="1276"/>
        <w:gridCol w:w="851"/>
        <w:gridCol w:w="1134"/>
        <w:gridCol w:w="992"/>
      </w:tblGrid>
      <w:tr w:rsidR="00416A9B" w:rsidRPr="006177FD" w14:paraId="099BE0D0" w14:textId="77777777" w:rsidTr="004D585A">
        <w:trPr>
          <w:trHeight w:val="299"/>
        </w:trPr>
        <w:tc>
          <w:tcPr>
            <w:tcW w:w="1430" w:type="dxa"/>
            <w:vMerge w:val="restart"/>
          </w:tcPr>
          <w:p w14:paraId="099BE0CA"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Assessment component</w:t>
            </w:r>
          </w:p>
        </w:tc>
        <w:tc>
          <w:tcPr>
            <w:tcW w:w="3356" w:type="dxa"/>
            <w:vMerge w:val="restart"/>
          </w:tcPr>
          <w:p w14:paraId="099BE0CB"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Assessment summary</w:t>
            </w:r>
          </w:p>
        </w:tc>
        <w:tc>
          <w:tcPr>
            <w:tcW w:w="992" w:type="dxa"/>
            <w:vMerge w:val="restart"/>
          </w:tcPr>
          <w:p w14:paraId="099BE0CC"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 xml:space="preserve">Outlook 2009 </w:t>
            </w:r>
          </w:p>
        </w:tc>
        <w:tc>
          <w:tcPr>
            <w:tcW w:w="1276" w:type="dxa"/>
            <w:vMerge w:val="restart"/>
          </w:tcPr>
          <w:p w14:paraId="099BE0CD"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 xml:space="preserve">Outlook 2014 </w:t>
            </w:r>
          </w:p>
        </w:tc>
        <w:tc>
          <w:tcPr>
            <w:tcW w:w="851" w:type="dxa"/>
            <w:vMerge w:val="restart"/>
          </w:tcPr>
          <w:p w14:paraId="099BE0CE"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Future trend</w:t>
            </w:r>
          </w:p>
        </w:tc>
        <w:tc>
          <w:tcPr>
            <w:tcW w:w="2126" w:type="dxa"/>
            <w:gridSpan w:val="2"/>
          </w:tcPr>
          <w:p w14:paraId="099BE0CF"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Confidence</w:t>
            </w:r>
          </w:p>
        </w:tc>
      </w:tr>
      <w:tr w:rsidR="00416A9B" w:rsidRPr="006177FD" w14:paraId="099BE0D8" w14:textId="77777777" w:rsidTr="004D585A">
        <w:trPr>
          <w:trHeight w:val="289"/>
        </w:trPr>
        <w:tc>
          <w:tcPr>
            <w:tcW w:w="1430" w:type="dxa"/>
            <w:vMerge/>
          </w:tcPr>
          <w:p w14:paraId="099BE0D1" w14:textId="77777777" w:rsidR="00416A9B" w:rsidRPr="00A77CCC" w:rsidRDefault="00416A9B" w:rsidP="00663978">
            <w:pPr>
              <w:spacing w:after="200" w:line="276" w:lineRule="auto"/>
              <w:rPr>
                <w:rFonts w:eastAsia="Calibri"/>
                <w:b/>
                <w:sz w:val="18"/>
                <w:szCs w:val="18"/>
              </w:rPr>
            </w:pPr>
          </w:p>
        </w:tc>
        <w:tc>
          <w:tcPr>
            <w:tcW w:w="3356" w:type="dxa"/>
            <w:vMerge/>
          </w:tcPr>
          <w:p w14:paraId="099BE0D2" w14:textId="77777777" w:rsidR="00416A9B" w:rsidRPr="00A77CCC" w:rsidRDefault="00416A9B" w:rsidP="00663978">
            <w:pPr>
              <w:spacing w:after="200" w:line="276" w:lineRule="auto"/>
              <w:rPr>
                <w:rFonts w:eastAsia="Calibri"/>
                <w:b/>
                <w:sz w:val="18"/>
                <w:szCs w:val="18"/>
              </w:rPr>
            </w:pPr>
          </w:p>
        </w:tc>
        <w:tc>
          <w:tcPr>
            <w:tcW w:w="992" w:type="dxa"/>
            <w:vMerge/>
          </w:tcPr>
          <w:p w14:paraId="099BE0D3" w14:textId="77777777" w:rsidR="00416A9B" w:rsidRPr="00A77CCC" w:rsidRDefault="00416A9B" w:rsidP="00663978">
            <w:pPr>
              <w:spacing w:after="200" w:line="276" w:lineRule="auto"/>
              <w:rPr>
                <w:rFonts w:eastAsia="Calibri"/>
                <w:b/>
                <w:sz w:val="18"/>
                <w:szCs w:val="18"/>
              </w:rPr>
            </w:pPr>
          </w:p>
        </w:tc>
        <w:tc>
          <w:tcPr>
            <w:tcW w:w="1276" w:type="dxa"/>
            <w:vMerge/>
          </w:tcPr>
          <w:p w14:paraId="099BE0D4" w14:textId="77777777" w:rsidR="00416A9B" w:rsidRPr="00A77CCC" w:rsidRDefault="00416A9B" w:rsidP="00663978">
            <w:pPr>
              <w:spacing w:after="200" w:line="276" w:lineRule="auto"/>
              <w:rPr>
                <w:rFonts w:eastAsia="Calibri"/>
                <w:b/>
                <w:sz w:val="18"/>
                <w:szCs w:val="18"/>
              </w:rPr>
            </w:pPr>
          </w:p>
        </w:tc>
        <w:tc>
          <w:tcPr>
            <w:tcW w:w="851" w:type="dxa"/>
            <w:vMerge/>
          </w:tcPr>
          <w:p w14:paraId="099BE0D5" w14:textId="77777777" w:rsidR="00416A9B" w:rsidRPr="00A77CCC" w:rsidRDefault="00416A9B" w:rsidP="00663978">
            <w:pPr>
              <w:spacing w:after="200" w:line="276" w:lineRule="auto"/>
              <w:rPr>
                <w:rFonts w:eastAsia="Calibri"/>
                <w:b/>
                <w:sz w:val="18"/>
                <w:szCs w:val="18"/>
              </w:rPr>
            </w:pPr>
          </w:p>
        </w:tc>
        <w:tc>
          <w:tcPr>
            <w:tcW w:w="1134" w:type="dxa"/>
          </w:tcPr>
          <w:p w14:paraId="099BE0D6"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Grade</w:t>
            </w:r>
          </w:p>
        </w:tc>
        <w:tc>
          <w:tcPr>
            <w:tcW w:w="992" w:type="dxa"/>
          </w:tcPr>
          <w:p w14:paraId="099BE0D7" w14:textId="77777777" w:rsidR="00416A9B" w:rsidRPr="00A77CCC" w:rsidRDefault="00416A9B" w:rsidP="00663978">
            <w:pPr>
              <w:spacing w:after="200" w:line="276" w:lineRule="auto"/>
              <w:rPr>
                <w:rFonts w:eastAsia="Calibri"/>
                <w:b/>
                <w:sz w:val="18"/>
                <w:szCs w:val="18"/>
              </w:rPr>
            </w:pPr>
            <w:r w:rsidRPr="00A77CCC">
              <w:rPr>
                <w:rFonts w:eastAsia="Calibri"/>
                <w:b/>
                <w:sz w:val="18"/>
                <w:szCs w:val="18"/>
              </w:rPr>
              <w:t>Trend</w:t>
            </w:r>
          </w:p>
        </w:tc>
      </w:tr>
      <w:tr w:rsidR="00416A9B" w14:paraId="099BE0E1" w14:textId="77777777" w:rsidTr="004C76AB">
        <w:tc>
          <w:tcPr>
            <w:tcW w:w="1430" w:type="dxa"/>
            <w:shd w:val="clear" w:color="auto" w:fill="FFFF99"/>
            <w:vAlign w:val="center"/>
          </w:tcPr>
          <w:p w14:paraId="099BE0D9" w14:textId="77777777" w:rsidR="00416A9B" w:rsidRPr="00A77CCC" w:rsidRDefault="00416A9B" w:rsidP="00663978">
            <w:pPr>
              <w:spacing w:after="200" w:line="276" w:lineRule="auto"/>
              <w:rPr>
                <w:b/>
                <w:sz w:val="18"/>
                <w:szCs w:val="18"/>
                <w:lang w:eastAsia="en-AU"/>
              </w:rPr>
            </w:pPr>
            <w:r w:rsidRPr="00A77CCC">
              <w:rPr>
                <w:b/>
                <w:sz w:val="18"/>
                <w:szCs w:val="18"/>
              </w:rPr>
              <w:t>Outlook for heritage values</w:t>
            </w:r>
          </w:p>
        </w:tc>
        <w:tc>
          <w:tcPr>
            <w:tcW w:w="3356" w:type="dxa"/>
            <w:shd w:val="clear" w:color="auto" w:fill="FFFF99"/>
          </w:tcPr>
          <w:p w14:paraId="099BE0DA" w14:textId="77777777" w:rsidR="00416A9B" w:rsidRPr="00A77CCC" w:rsidRDefault="00416A9B" w:rsidP="00583CA5">
            <w:pPr>
              <w:spacing w:after="120" w:line="276" w:lineRule="auto"/>
              <w:rPr>
                <w:rFonts w:eastAsiaTheme="minorHAnsi"/>
                <w:b/>
                <w:sz w:val="18"/>
                <w:szCs w:val="18"/>
              </w:rPr>
            </w:pPr>
            <w:r w:rsidRPr="00A77CCC">
              <w:rPr>
                <w:sz w:val="18"/>
                <w:szCs w:val="18"/>
              </w:rPr>
              <w:t xml:space="preserve">The close connection between the Region’s ecosystem and its heritage values means that many are deteriorating as ecosystem condition declines, for example Indigenous heritage values. Similarly, attributes that contribute to the </w:t>
            </w:r>
            <w:r w:rsidR="0018226A">
              <w:rPr>
                <w:sz w:val="18"/>
                <w:szCs w:val="18"/>
              </w:rPr>
              <w:t>o</w:t>
            </w:r>
            <w:r w:rsidRPr="00A77CCC">
              <w:rPr>
                <w:sz w:val="18"/>
                <w:szCs w:val="18"/>
              </w:rPr>
              <w:t xml:space="preserve">utstanding </w:t>
            </w:r>
            <w:r w:rsidR="0018226A">
              <w:rPr>
                <w:sz w:val="18"/>
                <w:szCs w:val="18"/>
              </w:rPr>
              <w:t>u</w:t>
            </w:r>
            <w:r w:rsidRPr="00A77CCC">
              <w:rPr>
                <w:sz w:val="18"/>
                <w:szCs w:val="18"/>
              </w:rPr>
              <w:t xml:space="preserve">niversal </w:t>
            </w:r>
            <w:r w:rsidR="0018226A">
              <w:rPr>
                <w:sz w:val="18"/>
                <w:szCs w:val="18"/>
              </w:rPr>
              <w:t>v</w:t>
            </w:r>
            <w:r w:rsidRPr="00A77CCC">
              <w:rPr>
                <w:sz w:val="18"/>
                <w:szCs w:val="18"/>
              </w:rPr>
              <w:t>alue of the Great Barrier Reef are under pressure from a range of threats. The Region’s social significance, built around a history of personal experiences, will continue to shift as use changes. Underwater aesthetic values will likely continue to decline. The outlook for historic heritage values will be influenced by how well sites are recorded and maintained. Increasing recognition of the Region’s heritage values improves their likely outlook.</w:t>
            </w:r>
          </w:p>
        </w:tc>
        <w:tc>
          <w:tcPr>
            <w:tcW w:w="992" w:type="dxa"/>
            <w:shd w:val="clear" w:color="auto" w:fill="auto"/>
            <w:vAlign w:val="center"/>
          </w:tcPr>
          <w:p w14:paraId="099BE0DB" w14:textId="77777777" w:rsidR="00416A9B" w:rsidRPr="00A77CCC" w:rsidRDefault="00416A9B" w:rsidP="00663978">
            <w:pPr>
              <w:spacing w:after="200" w:line="276" w:lineRule="auto"/>
              <w:rPr>
                <w:sz w:val="18"/>
                <w:szCs w:val="18"/>
                <w:lang w:eastAsia="en-AU"/>
              </w:rPr>
            </w:pPr>
            <w:r w:rsidRPr="00A77CCC">
              <w:rPr>
                <w:sz w:val="18"/>
                <w:szCs w:val="18"/>
                <w:lang w:eastAsia="en-AU"/>
              </w:rPr>
              <w:t>Not assessed</w:t>
            </w:r>
          </w:p>
        </w:tc>
        <w:tc>
          <w:tcPr>
            <w:tcW w:w="1276" w:type="dxa"/>
            <w:shd w:val="clear" w:color="auto" w:fill="92D050"/>
            <w:vAlign w:val="center"/>
          </w:tcPr>
          <w:p w14:paraId="099BE0DC" w14:textId="77777777" w:rsidR="00416A9B" w:rsidRPr="00A77CCC" w:rsidRDefault="004D585A" w:rsidP="00663978">
            <w:pPr>
              <w:spacing w:after="200" w:line="276" w:lineRule="auto"/>
              <w:rPr>
                <w:b/>
                <w:sz w:val="18"/>
                <w:szCs w:val="18"/>
              </w:rPr>
            </w:pPr>
            <w:r>
              <w:rPr>
                <w:b/>
                <w:sz w:val="18"/>
                <w:szCs w:val="18"/>
              </w:rPr>
              <w:t>Good</w:t>
            </w:r>
          </w:p>
          <w:p w14:paraId="099BE0DD" w14:textId="77777777" w:rsidR="00416A9B" w:rsidRPr="00A77CCC" w:rsidRDefault="00416A9B" w:rsidP="00663978">
            <w:pPr>
              <w:spacing w:after="200" w:line="276" w:lineRule="auto"/>
              <w:rPr>
                <w:b/>
                <w:sz w:val="18"/>
                <w:szCs w:val="18"/>
              </w:rPr>
            </w:pPr>
          </w:p>
        </w:tc>
        <w:tc>
          <w:tcPr>
            <w:tcW w:w="851" w:type="dxa"/>
            <w:shd w:val="clear" w:color="auto" w:fill="92D050"/>
            <w:vAlign w:val="center"/>
          </w:tcPr>
          <w:p w14:paraId="099BE0DE" w14:textId="77777777" w:rsidR="00416A9B" w:rsidRPr="00A77CCC" w:rsidRDefault="00416A9B" w:rsidP="00663978">
            <w:pPr>
              <w:spacing w:after="200" w:line="276" w:lineRule="auto"/>
              <w:rPr>
                <w:b/>
                <w:sz w:val="18"/>
                <w:szCs w:val="18"/>
              </w:rPr>
            </w:pPr>
            <w:r w:rsidRPr="00A77CCC">
              <w:rPr>
                <w:b/>
                <w:sz w:val="18"/>
                <w:szCs w:val="18"/>
              </w:rPr>
              <w:t>Deteriorating</w:t>
            </w:r>
          </w:p>
        </w:tc>
        <w:tc>
          <w:tcPr>
            <w:tcW w:w="1134" w:type="dxa"/>
            <w:shd w:val="clear" w:color="auto" w:fill="auto"/>
            <w:vAlign w:val="center"/>
          </w:tcPr>
          <w:p w14:paraId="099BE0DF" w14:textId="77777777" w:rsidR="00416A9B" w:rsidRPr="00A77CCC" w:rsidRDefault="00416A9B" w:rsidP="00663978">
            <w:pPr>
              <w:spacing w:after="200" w:line="276" w:lineRule="auto"/>
              <w:rPr>
                <w:b/>
                <w:sz w:val="18"/>
                <w:szCs w:val="18"/>
              </w:rPr>
            </w:pPr>
            <w:r w:rsidRPr="00A77CCC">
              <w:rPr>
                <w:b/>
                <w:sz w:val="18"/>
                <w:szCs w:val="18"/>
              </w:rPr>
              <w:t>Limited</w:t>
            </w:r>
          </w:p>
        </w:tc>
        <w:tc>
          <w:tcPr>
            <w:tcW w:w="992" w:type="dxa"/>
            <w:shd w:val="clear" w:color="auto" w:fill="auto"/>
            <w:vAlign w:val="center"/>
          </w:tcPr>
          <w:p w14:paraId="099BE0E0" w14:textId="77777777" w:rsidR="00416A9B" w:rsidRPr="00A77CCC" w:rsidRDefault="00416A9B" w:rsidP="00663978">
            <w:pPr>
              <w:spacing w:after="200" w:line="276" w:lineRule="auto"/>
              <w:rPr>
                <w:b/>
                <w:sz w:val="18"/>
                <w:szCs w:val="18"/>
              </w:rPr>
            </w:pPr>
            <w:r w:rsidRPr="00A77CCC">
              <w:rPr>
                <w:b/>
                <w:sz w:val="18"/>
                <w:szCs w:val="18"/>
              </w:rPr>
              <w:t>Limited</w:t>
            </w:r>
          </w:p>
        </w:tc>
      </w:tr>
    </w:tbl>
    <w:p w14:paraId="099BE0E2" w14:textId="77777777" w:rsidR="007D6F53" w:rsidRDefault="007D6F53" w:rsidP="004175A0">
      <w:pPr>
        <w:spacing w:after="0"/>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condition — very good, good, poor and very poor — are defined.  No trend since 2009 is provided. Four future trends are defined — improving, stable, deteriorating, and no consistent trend. Three categories are defined for confidence — adequate, limited and inferred."/>
      </w:tblPr>
      <w:tblGrid>
        <w:gridCol w:w="1383"/>
        <w:gridCol w:w="8081"/>
      </w:tblGrid>
      <w:tr w:rsidR="00951B8D" w:rsidRPr="00EC3203" w14:paraId="099BE0E4" w14:textId="77777777" w:rsidTr="00A77CCC">
        <w:tc>
          <w:tcPr>
            <w:tcW w:w="9464" w:type="dxa"/>
            <w:gridSpan w:val="2"/>
            <w:shd w:val="clear" w:color="auto" w:fill="D9D9D9" w:themeFill="background1" w:themeFillShade="D9"/>
            <w:vAlign w:val="center"/>
          </w:tcPr>
          <w:p w14:paraId="099BE0E3" w14:textId="77777777" w:rsidR="00951B8D" w:rsidRPr="00A77CCC" w:rsidRDefault="00951B8D" w:rsidP="00A77CCC">
            <w:pPr>
              <w:spacing w:after="0"/>
              <w:rPr>
                <w:b/>
                <w:sz w:val="18"/>
                <w:szCs w:val="18"/>
              </w:rPr>
            </w:pPr>
            <w:r w:rsidRPr="00A77CCC">
              <w:rPr>
                <w:b/>
                <w:sz w:val="18"/>
                <w:szCs w:val="18"/>
              </w:rPr>
              <w:t>Grading statement</w:t>
            </w:r>
          </w:p>
        </w:tc>
      </w:tr>
      <w:tr w:rsidR="00951B8D" w:rsidRPr="00345606" w14:paraId="099BE0E7" w14:textId="77777777" w:rsidTr="00A77CCC">
        <w:tc>
          <w:tcPr>
            <w:tcW w:w="1383" w:type="dxa"/>
            <w:shd w:val="clear" w:color="auto" w:fill="00B050"/>
            <w:vAlign w:val="center"/>
          </w:tcPr>
          <w:p w14:paraId="099BE0E5" w14:textId="77777777" w:rsidR="00951B8D" w:rsidRPr="00A77CCC" w:rsidRDefault="00951B8D" w:rsidP="00A77CCC">
            <w:pPr>
              <w:spacing w:after="0"/>
              <w:rPr>
                <w:b/>
                <w:sz w:val="18"/>
                <w:szCs w:val="18"/>
                <w:lang w:eastAsia="en-AU"/>
              </w:rPr>
            </w:pPr>
            <w:r w:rsidRPr="00A77CCC">
              <w:rPr>
                <w:b/>
                <w:sz w:val="18"/>
                <w:szCs w:val="18"/>
                <w:lang w:eastAsia="en-AU"/>
              </w:rPr>
              <w:t>Very good</w:t>
            </w:r>
          </w:p>
        </w:tc>
        <w:tc>
          <w:tcPr>
            <w:tcW w:w="8081" w:type="dxa"/>
            <w:shd w:val="clear" w:color="auto" w:fill="auto"/>
            <w:vAlign w:val="center"/>
          </w:tcPr>
          <w:p w14:paraId="099BE0E6" w14:textId="77777777" w:rsidR="00951B8D" w:rsidRPr="00A77CCC" w:rsidRDefault="00951B8D" w:rsidP="00A77CCC">
            <w:pPr>
              <w:spacing w:after="0"/>
              <w:rPr>
                <w:b/>
                <w:sz w:val="18"/>
                <w:szCs w:val="18"/>
                <w:lang w:eastAsia="en-AU"/>
              </w:rPr>
            </w:pPr>
            <w:r w:rsidRPr="00A77CCC">
              <w:rPr>
                <w:sz w:val="18"/>
                <w:szCs w:val="18"/>
              </w:rPr>
              <w:t>The values are likely to remain healthy and resilient for the foreseeable future with strong recovery at damaged locations. Additional management intervention is not required to maintain the values</w:t>
            </w:r>
            <w:r w:rsidR="00CA0FA5">
              <w:rPr>
                <w:sz w:val="18"/>
                <w:szCs w:val="18"/>
              </w:rPr>
              <w:t>.</w:t>
            </w:r>
          </w:p>
        </w:tc>
      </w:tr>
      <w:tr w:rsidR="00951B8D" w:rsidRPr="00345606" w14:paraId="099BE0EA" w14:textId="77777777" w:rsidTr="00A77CCC">
        <w:tc>
          <w:tcPr>
            <w:tcW w:w="1383" w:type="dxa"/>
            <w:shd w:val="clear" w:color="auto" w:fill="92D050"/>
            <w:vAlign w:val="center"/>
          </w:tcPr>
          <w:p w14:paraId="099BE0E8" w14:textId="77777777" w:rsidR="00951B8D" w:rsidRPr="00A77CCC" w:rsidRDefault="00951B8D" w:rsidP="00A77CCC">
            <w:pPr>
              <w:spacing w:after="0"/>
              <w:rPr>
                <w:b/>
                <w:sz w:val="18"/>
                <w:szCs w:val="18"/>
                <w:lang w:eastAsia="en-AU"/>
              </w:rPr>
            </w:pPr>
            <w:r w:rsidRPr="00A77CCC">
              <w:rPr>
                <w:b/>
                <w:sz w:val="18"/>
                <w:szCs w:val="18"/>
                <w:lang w:eastAsia="en-AU"/>
              </w:rPr>
              <w:t>Good</w:t>
            </w:r>
          </w:p>
        </w:tc>
        <w:tc>
          <w:tcPr>
            <w:tcW w:w="8081" w:type="dxa"/>
            <w:shd w:val="clear" w:color="auto" w:fill="auto"/>
            <w:vAlign w:val="center"/>
          </w:tcPr>
          <w:p w14:paraId="099BE0E9" w14:textId="77777777" w:rsidR="00951B8D" w:rsidRPr="00A77CCC" w:rsidRDefault="00951B8D" w:rsidP="00A77CCC">
            <w:pPr>
              <w:spacing w:after="0"/>
              <w:rPr>
                <w:b/>
                <w:sz w:val="18"/>
                <w:szCs w:val="18"/>
                <w:lang w:eastAsia="en-AU"/>
              </w:rPr>
            </w:pPr>
            <w:r w:rsidRPr="00A77CCC">
              <w:rPr>
                <w:sz w:val="18"/>
                <w:szCs w:val="18"/>
              </w:rPr>
              <w:t>With only minor additional management intervention, the values are likely to remain resilient for the foreseeable future, with only some values showing signs of significant deterioration</w:t>
            </w:r>
            <w:r w:rsidR="00CA0FA5">
              <w:rPr>
                <w:sz w:val="18"/>
                <w:szCs w:val="18"/>
              </w:rPr>
              <w:t>.</w:t>
            </w:r>
          </w:p>
        </w:tc>
      </w:tr>
      <w:tr w:rsidR="00951B8D" w:rsidRPr="00345606" w14:paraId="099BE0ED" w14:textId="77777777" w:rsidTr="00A77CCC">
        <w:tc>
          <w:tcPr>
            <w:tcW w:w="1383" w:type="dxa"/>
            <w:shd w:val="clear" w:color="auto" w:fill="FFC000"/>
            <w:vAlign w:val="center"/>
          </w:tcPr>
          <w:p w14:paraId="099BE0EB" w14:textId="77777777" w:rsidR="00951B8D" w:rsidRPr="00A77CCC" w:rsidRDefault="00951B8D" w:rsidP="00A77CCC">
            <w:pPr>
              <w:spacing w:after="0"/>
              <w:rPr>
                <w:b/>
                <w:sz w:val="18"/>
                <w:szCs w:val="18"/>
                <w:lang w:eastAsia="en-AU"/>
              </w:rPr>
            </w:pPr>
            <w:r w:rsidRPr="00A77CCC">
              <w:rPr>
                <w:b/>
                <w:sz w:val="18"/>
                <w:szCs w:val="18"/>
                <w:lang w:eastAsia="en-AU"/>
              </w:rPr>
              <w:t>Poor</w:t>
            </w:r>
          </w:p>
        </w:tc>
        <w:tc>
          <w:tcPr>
            <w:tcW w:w="8081" w:type="dxa"/>
            <w:shd w:val="clear" w:color="auto" w:fill="auto"/>
            <w:vAlign w:val="center"/>
          </w:tcPr>
          <w:p w14:paraId="099BE0EC" w14:textId="77777777" w:rsidR="00951B8D" w:rsidRPr="00A77CCC" w:rsidRDefault="00951B8D" w:rsidP="00A77CCC">
            <w:pPr>
              <w:spacing w:after="0"/>
              <w:rPr>
                <w:b/>
                <w:sz w:val="18"/>
                <w:szCs w:val="18"/>
                <w:lang w:eastAsia="en-AU"/>
              </w:rPr>
            </w:pPr>
            <w:r w:rsidRPr="00A77CCC">
              <w:rPr>
                <w:sz w:val="18"/>
                <w:szCs w:val="18"/>
              </w:rPr>
              <w:t>Without significant additional management intervention, some of the values will deteriorate in the next 25 years and only a few values are likely to be resilient in the longer term.</w:t>
            </w:r>
          </w:p>
        </w:tc>
      </w:tr>
      <w:tr w:rsidR="00951B8D" w:rsidRPr="00345606" w14:paraId="099BE0F0" w14:textId="77777777" w:rsidTr="00A77CCC">
        <w:tc>
          <w:tcPr>
            <w:tcW w:w="1383" w:type="dxa"/>
            <w:shd w:val="clear" w:color="auto" w:fill="FF0000"/>
            <w:vAlign w:val="center"/>
          </w:tcPr>
          <w:p w14:paraId="099BE0EE" w14:textId="77777777" w:rsidR="00951B8D" w:rsidRPr="00A77CCC" w:rsidRDefault="00951B8D" w:rsidP="00A77CCC">
            <w:pPr>
              <w:spacing w:after="0"/>
              <w:rPr>
                <w:b/>
                <w:sz w:val="18"/>
                <w:szCs w:val="18"/>
                <w:lang w:eastAsia="en-AU"/>
              </w:rPr>
            </w:pPr>
            <w:r w:rsidRPr="00A77CCC">
              <w:rPr>
                <w:b/>
                <w:sz w:val="18"/>
                <w:szCs w:val="18"/>
                <w:lang w:eastAsia="en-AU"/>
              </w:rPr>
              <w:t>Very poor</w:t>
            </w:r>
          </w:p>
        </w:tc>
        <w:tc>
          <w:tcPr>
            <w:tcW w:w="8081" w:type="dxa"/>
            <w:shd w:val="clear" w:color="auto" w:fill="auto"/>
            <w:vAlign w:val="center"/>
          </w:tcPr>
          <w:p w14:paraId="099BE0EF" w14:textId="77777777" w:rsidR="00951B8D" w:rsidRPr="00A77CCC" w:rsidRDefault="00951B8D" w:rsidP="00A77CCC">
            <w:pPr>
              <w:spacing w:after="0"/>
              <w:rPr>
                <w:b/>
                <w:sz w:val="18"/>
                <w:szCs w:val="18"/>
                <w:lang w:eastAsia="en-AU"/>
              </w:rPr>
            </w:pPr>
            <w:r w:rsidRPr="00A77CCC">
              <w:rPr>
                <w:sz w:val="18"/>
                <w:szCs w:val="18"/>
              </w:rPr>
              <w:t>Without urgent and effective additional management intervention, the values are likely to deteriorate rapidly with the loss of most values in the longer term</w:t>
            </w:r>
            <w:r w:rsidR="00CA0FA5">
              <w:rPr>
                <w:sz w:val="18"/>
                <w:szCs w:val="18"/>
              </w:rPr>
              <w:t>.</w:t>
            </w:r>
          </w:p>
        </w:tc>
      </w:tr>
      <w:tr w:rsidR="00951B8D" w:rsidRPr="00EC3203" w14:paraId="099BE0F2" w14:textId="77777777" w:rsidTr="00A77CCC">
        <w:tc>
          <w:tcPr>
            <w:tcW w:w="9464" w:type="dxa"/>
            <w:gridSpan w:val="2"/>
            <w:shd w:val="clear" w:color="auto" w:fill="D9D9D9" w:themeFill="background1" w:themeFillShade="D9"/>
            <w:vAlign w:val="center"/>
          </w:tcPr>
          <w:p w14:paraId="099BE0F1" w14:textId="77777777" w:rsidR="00951B8D" w:rsidRPr="00A77CCC" w:rsidRDefault="00416A9B" w:rsidP="00A77CCC">
            <w:pPr>
              <w:spacing w:after="0"/>
              <w:rPr>
                <w:b/>
                <w:sz w:val="18"/>
                <w:szCs w:val="18"/>
              </w:rPr>
            </w:pPr>
            <w:r w:rsidRPr="00A77CCC">
              <w:rPr>
                <w:b/>
                <w:sz w:val="18"/>
                <w:szCs w:val="18"/>
              </w:rPr>
              <w:t>T</w:t>
            </w:r>
            <w:r w:rsidR="00133CCC" w:rsidRPr="00A77CCC">
              <w:rPr>
                <w:b/>
                <w:sz w:val="18"/>
                <w:szCs w:val="18"/>
              </w:rPr>
              <w:t>rend</w:t>
            </w:r>
          </w:p>
        </w:tc>
      </w:tr>
      <w:tr w:rsidR="00951B8D" w:rsidRPr="00345606" w14:paraId="099BE0F5" w14:textId="77777777" w:rsidTr="00A77CCC">
        <w:tc>
          <w:tcPr>
            <w:tcW w:w="9464" w:type="dxa"/>
            <w:gridSpan w:val="2"/>
            <w:shd w:val="clear" w:color="auto" w:fill="auto"/>
            <w:vAlign w:val="center"/>
          </w:tcPr>
          <w:p w14:paraId="099BE0F3" w14:textId="77777777" w:rsidR="00416A9B" w:rsidRPr="00A77CCC" w:rsidRDefault="00416A9B" w:rsidP="00A77CCC">
            <w:pPr>
              <w:spacing w:after="0"/>
              <w:rPr>
                <w:sz w:val="18"/>
                <w:szCs w:val="18"/>
              </w:rPr>
            </w:pPr>
            <w:r w:rsidRPr="00A77CCC">
              <w:rPr>
                <w:sz w:val="18"/>
                <w:szCs w:val="18"/>
              </w:rPr>
              <w:t>Trend since 2009: New assessment for this report; no trend provided</w:t>
            </w:r>
          </w:p>
          <w:p w14:paraId="099BE0F4" w14:textId="77777777" w:rsidR="00951B8D" w:rsidRPr="00A77CCC" w:rsidRDefault="00416A9B" w:rsidP="00A77CCC">
            <w:pPr>
              <w:spacing w:after="0"/>
              <w:rPr>
                <w:sz w:val="18"/>
                <w:szCs w:val="18"/>
              </w:rPr>
            </w:pPr>
            <w:r w:rsidRPr="00A77CCC">
              <w:rPr>
                <w:sz w:val="18"/>
                <w:szCs w:val="18"/>
              </w:rPr>
              <w:t>Future trend: Improving, Stable, Deteriorating, No consistent trend</w:t>
            </w:r>
          </w:p>
        </w:tc>
      </w:tr>
      <w:tr w:rsidR="00CB5892" w:rsidRPr="00EC3203" w14:paraId="099BE0F7" w14:textId="77777777" w:rsidTr="00A77CCC">
        <w:tc>
          <w:tcPr>
            <w:tcW w:w="946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99BE0F6" w14:textId="77777777" w:rsidR="00CB5892" w:rsidRPr="00A77CCC" w:rsidRDefault="00CB5892" w:rsidP="00A77CCC">
            <w:pPr>
              <w:spacing w:after="0"/>
              <w:rPr>
                <w:b/>
                <w:sz w:val="18"/>
                <w:szCs w:val="18"/>
              </w:rPr>
            </w:pPr>
            <w:bookmarkStart w:id="14" w:name="_Toc381700235"/>
            <w:r w:rsidRPr="00A77CCC">
              <w:rPr>
                <w:b/>
                <w:sz w:val="18"/>
                <w:szCs w:val="18"/>
              </w:rPr>
              <w:t>Confidence in impact and trend</w:t>
            </w:r>
          </w:p>
        </w:tc>
      </w:tr>
      <w:tr w:rsidR="00CB5892" w:rsidRPr="00345606" w14:paraId="099BE0FA" w14:textId="77777777" w:rsidTr="00A77CCC">
        <w:tc>
          <w:tcPr>
            <w:tcW w:w="1383" w:type="dxa"/>
            <w:shd w:val="clear" w:color="auto" w:fill="auto"/>
            <w:vAlign w:val="center"/>
          </w:tcPr>
          <w:p w14:paraId="099BE0F8" w14:textId="77777777" w:rsidR="00CB5892" w:rsidRPr="00CB5892" w:rsidRDefault="00CB5892" w:rsidP="00A77CCC">
            <w:pPr>
              <w:tabs>
                <w:tab w:val="left" w:pos="595"/>
                <w:tab w:val="left" w:pos="1699"/>
                <w:tab w:val="left" w:pos="1982"/>
              </w:tabs>
              <w:spacing w:after="0"/>
              <w:ind w:left="57" w:right="57"/>
              <w:rPr>
                <w:rFonts w:eastAsia="Calibri"/>
                <w:b/>
                <w:sz w:val="18"/>
                <w:szCs w:val="18"/>
              </w:rPr>
            </w:pPr>
            <w:r w:rsidRPr="00CB5892">
              <w:rPr>
                <w:rFonts w:eastAsia="Calibri"/>
                <w:b/>
                <w:sz w:val="18"/>
                <w:szCs w:val="18"/>
              </w:rPr>
              <w:t>Adequate</w:t>
            </w:r>
          </w:p>
        </w:tc>
        <w:tc>
          <w:tcPr>
            <w:tcW w:w="8081" w:type="dxa"/>
            <w:shd w:val="clear" w:color="auto" w:fill="auto"/>
            <w:vAlign w:val="center"/>
          </w:tcPr>
          <w:p w14:paraId="099BE0F9" w14:textId="77777777" w:rsidR="00CB5892" w:rsidRPr="00CB5892" w:rsidRDefault="00CB5892" w:rsidP="00A77CCC">
            <w:pPr>
              <w:tabs>
                <w:tab w:val="left" w:pos="517"/>
                <w:tab w:val="left" w:pos="595"/>
                <w:tab w:val="left" w:pos="1699"/>
                <w:tab w:val="left" w:pos="1982"/>
              </w:tabs>
              <w:spacing w:after="0"/>
              <w:ind w:left="517" w:right="57" w:hanging="460"/>
              <w:rPr>
                <w:rFonts w:eastAsia="Calibri"/>
                <w:sz w:val="18"/>
                <w:szCs w:val="18"/>
              </w:rPr>
            </w:pPr>
            <w:r w:rsidRPr="00CB5892">
              <w:rPr>
                <w:rFonts w:eastAsia="Calibri"/>
                <w:sz w:val="18"/>
                <w:szCs w:val="18"/>
              </w:rPr>
              <w:t>Adequate high-quality evidence and high level of consensus</w:t>
            </w:r>
          </w:p>
        </w:tc>
      </w:tr>
      <w:tr w:rsidR="00CB5892" w:rsidRPr="00345606" w14:paraId="099BE0FD" w14:textId="77777777" w:rsidTr="00A77CCC">
        <w:tc>
          <w:tcPr>
            <w:tcW w:w="1383" w:type="dxa"/>
            <w:shd w:val="clear" w:color="auto" w:fill="auto"/>
            <w:vAlign w:val="center"/>
          </w:tcPr>
          <w:p w14:paraId="099BE0FB" w14:textId="77777777" w:rsidR="00CB5892" w:rsidRPr="00CB5892" w:rsidRDefault="00CB5892" w:rsidP="00A77CCC">
            <w:pPr>
              <w:tabs>
                <w:tab w:val="left" w:pos="595"/>
                <w:tab w:val="left" w:pos="1699"/>
                <w:tab w:val="left" w:pos="1982"/>
              </w:tabs>
              <w:spacing w:after="0"/>
              <w:ind w:left="57" w:right="57"/>
              <w:rPr>
                <w:rFonts w:eastAsia="Calibri"/>
                <w:b/>
                <w:sz w:val="18"/>
                <w:szCs w:val="18"/>
              </w:rPr>
            </w:pPr>
            <w:r w:rsidRPr="00CB5892">
              <w:rPr>
                <w:rFonts w:eastAsia="Calibri"/>
                <w:b/>
                <w:sz w:val="18"/>
                <w:szCs w:val="18"/>
              </w:rPr>
              <w:t>Limited</w:t>
            </w:r>
          </w:p>
        </w:tc>
        <w:tc>
          <w:tcPr>
            <w:tcW w:w="8081" w:type="dxa"/>
            <w:shd w:val="clear" w:color="auto" w:fill="auto"/>
            <w:vAlign w:val="center"/>
          </w:tcPr>
          <w:p w14:paraId="099BE0FC" w14:textId="77777777" w:rsidR="00CB5892" w:rsidRPr="00CB5892" w:rsidRDefault="00CB5892" w:rsidP="00A77CCC">
            <w:pPr>
              <w:tabs>
                <w:tab w:val="left" w:pos="517"/>
                <w:tab w:val="left" w:pos="595"/>
                <w:tab w:val="left" w:pos="1699"/>
                <w:tab w:val="left" w:pos="1982"/>
              </w:tabs>
              <w:spacing w:after="0"/>
              <w:ind w:left="517" w:right="57" w:hanging="460"/>
              <w:rPr>
                <w:rFonts w:eastAsia="Calibri"/>
                <w:sz w:val="18"/>
                <w:szCs w:val="18"/>
              </w:rPr>
            </w:pPr>
            <w:r w:rsidRPr="00CB5892">
              <w:rPr>
                <w:rFonts w:eastAsia="Calibri"/>
                <w:sz w:val="18"/>
                <w:szCs w:val="18"/>
              </w:rPr>
              <w:t>Limited evidence or limited consensus</w:t>
            </w:r>
          </w:p>
        </w:tc>
      </w:tr>
      <w:tr w:rsidR="00CB5892" w:rsidRPr="00345606" w14:paraId="099BE100" w14:textId="77777777" w:rsidTr="00A77CCC">
        <w:tc>
          <w:tcPr>
            <w:tcW w:w="1383" w:type="dxa"/>
            <w:shd w:val="clear" w:color="auto" w:fill="auto"/>
            <w:vAlign w:val="center"/>
          </w:tcPr>
          <w:p w14:paraId="099BE0FE" w14:textId="77777777" w:rsidR="00CB5892" w:rsidRPr="00CB5892" w:rsidRDefault="00E8420F" w:rsidP="00A77CCC">
            <w:pPr>
              <w:tabs>
                <w:tab w:val="left" w:pos="595"/>
                <w:tab w:val="left" w:pos="1699"/>
                <w:tab w:val="left" w:pos="1982"/>
              </w:tabs>
              <w:spacing w:after="0"/>
              <w:ind w:left="57" w:right="57"/>
              <w:rPr>
                <w:rFonts w:eastAsia="Calibri"/>
                <w:b/>
                <w:sz w:val="18"/>
                <w:szCs w:val="18"/>
              </w:rPr>
            </w:pPr>
            <w:r>
              <w:rPr>
                <w:rFonts w:eastAsia="Calibri"/>
                <w:b/>
                <w:sz w:val="18"/>
                <w:szCs w:val="18"/>
              </w:rPr>
              <w:t>Inferred</w:t>
            </w:r>
          </w:p>
        </w:tc>
        <w:tc>
          <w:tcPr>
            <w:tcW w:w="8081" w:type="dxa"/>
            <w:shd w:val="clear" w:color="auto" w:fill="auto"/>
            <w:vAlign w:val="center"/>
          </w:tcPr>
          <w:p w14:paraId="099BE0FF" w14:textId="77777777" w:rsidR="00CB5892" w:rsidRPr="00CB5892" w:rsidRDefault="00CB5892" w:rsidP="00A77CCC">
            <w:pPr>
              <w:tabs>
                <w:tab w:val="left" w:pos="517"/>
                <w:tab w:val="left" w:pos="595"/>
                <w:tab w:val="left" w:pos="1699"/>
                <w:tab w:val="left" w:pos="1982"/>
              </w:tabs>
              <w:spacing w:after="0"/>
              <w:ind w:left="517" w:right="57" w:hanging="460"/>
              <w:rPr>
                <w:rFonts w:eastAsia="Calibri"/>
                <w:sz w:val="18"/>
                <w:szCs w:val="18"/>
              </w:rPr>
            </w:pPr>
            <w:r w:rsidRPr="00CB5892">
              <w:rPr>
                <w:rFonts w:eastAsia="Calibri"/>
                <w:sz w:val="18"/>
                <w:szCs w:val="18"/>
              </w:rPr>
              <w:t>Inferred, very limited evidence</w:t>
            </w:r>
          </w:p>
        </w:tc>
      </w:tr>
    </w:tbl>
    <w:p w14:paraId="099BE101" w14:textId="77777777" w:rsidR="007826DC" w:rsidRDefault="007826DC" w:rsidP="00663978">
      <w:pPr>
        <w:pStyle w:val="Heading3"/>
      </w:pPr>
      <w:r>
        <w:lastRenderedPageBreak/>
        <w:t xml:space="preserve">Overall summary </w:t>
      </w:r>
      <w:r w:rsidR="00066F52">
        <w:t xml:space="preserve">of </w:t>
      </w:r>
      <w:r>
        <w:t>long-term outlook</w:t>
      </w:r>
      <w:bookmarkEnd w:id="14"/>
    </w:p>
    <w:p w14:paraId="099BE102" w14:textId="77777777" w:rsidR="00302719" w:rsidRPr="004546A5" w:rsidRDefault="00F65316" w:rsidP="00663978">
      <w:r>
        <w:t xml:space="preserve">The Great Barrier </w:t>
      </w:r>
      <w:r w:rsidR="00843216">
        <w:t>Reef Region</w:t>
      </w:r>
      <w:r w:rsidR="000E0C54">
        <w:t xml:space="preserve"> </w:t>
      </w:r>
      <w:r w:rsidR="00843216">
        <w:t>continues</w:t>
      </w:r>
      <w:r>
        <w:t xml:space="preserve"> to face </w:t>
      </w:r>
      <w:r w:rsidR="00847E47">
        <w:t>a combination of</w:t>
      </w:r>
      <w:r>
        <w:t xml:space="preserve"> extremely serious challenges</w:t>
      </w:r>
      <w:r w:rsidR="00066F52">
        <w:t>.</w:t>
      </w:r>
      <w:r>
        <w:t xml:space="preserve"> </w:t>
      </w:r>
      <w:r w:rsidR="00302719" w:rsidRPr="004546A5">
        <w:t xml:space="preserve">The risks affecting the area’s ecosystem and heritage values arise from a number of sources, both within and beyond its boundaries. They are acting in combination to affect, sometimes </w:t>
      </w:r>
      <w:r w:rsidR="003F1ABF">
        <w:t>significantly</w:t>
      </w:r>
      <w:r w:rsidR="00302719" w:rsidRPr="004546A5">
        <w:t xml:space="preserve">, the </w:t>
      </w:r>
      <w:r w:rsidR="0074701B">
        <w:t>long-term outlook for the</w:t>
      </w:r>
      <w:r w:rsidR="00302719" w:rsidRPr="004546A5">
        <w:t xml:space="preserve"> Region</w:t>
      </w:r>
      <w:r w:rsidR="00080F2E">
        <w:t xml:space="preserve"> and the prospects for the </w:t>
      </w:r>
      <w:r w:rsidR="0018226A">
        <w:t>o</w:t>
      </w:r>
      <w:r w:rsidR="00080F2E">
        <w:t xml:space="preserve">utstanding </w:t>
      </w:r>
      <w:r w:rsidR="0018226A">
        <w:t>u</w:t>
      </w:r>
      <w:r w:rsidR="00080F2E">
        <w:t xml:space="preserve">niversal </w:t>
      </w:r>
      <w:r w:rsidR="0018226A">
        <w:t>v</w:t>
      </w:r>
      <w:r w:rsidR="00080F2E">
        <w:t>alue of the Great Barrier Reef World Heritage Area</w:t>
      </w:r>
      <w:r w:rsidR="00302719" w:rsidRPr="004546A5">
        <w:t xml:space="preserve">. </w:t>
      </w:r>
    </w:p>
    <w:p w14:paraId="099BE103" w14:textId="77777777" w:rsidR="00121679" w:rsidRDefault="000E0C54" w:rsidP="00663978">
      <w:r>
        <w:t>Management arrangements, combined with i</w:t>
      </w:r>
      <w:r w:rsidR="008100AA" w:rsidRPr="00121679">
        <w:t xml:space="preserve">mprovements in land management practices and </w:t>
      </w:r>
      <w:r w:rsidR="008100AA">
        <w:t xml:space="preserve">voluntary behaviour change as a result of stewardship initiatives are </w:t>
      </w:r>
      <w:r w:rsidR="00847E47">
        <w:t xml:space="preserve">beginning to </w:t>
      </w:r>
      <w:r w:rsidR="008100AA">
        <w:t>effectively address some threats.</w:t>
      </w:r>
      <w:r w:rsidR="00843216">
        <w:t xml:space="preserve"> However, more needs to be done at Reef-wide, regional and local scales.</w:t>
      </w:r>
    </w:p>
    <w:p w14:paraId="099BE104" w14:textId="77777777" w:rsidR="00847E47" w:rsidRPr="00121679" w:rsidRDefault="001C2DF4" w:rsidP="00663978">
      <w:r>
        <w:t>Increased understanding of the ecosystem</w:t>
      </w:r>
      <w:r w:rsidR="00843216">
        <w:t xml:space="preserve"> and heritage values</w:t>
      </w:r>
      <w:r>
        <w:t xml:space="preserve">, </w:t>
      </w:r>
      <w:r w:rsidR="00843216">
        <w:t>their</w:t>
      </w:r>
      <w:r>
        <w:t xml:space="preserve"> trends and the factors affecting </w:t>
      </w:r>
      <w:r w:rsidR="00843216">
        <w:t>them</w:t>
      </w:r>
      <w:r w:rsidR="00847E47">
        <w:t xml:space="preserve"> </w:t>
      </w:r>
      <w:r w:rsidR="00D0666D">
        <w:t>will also be</w:t>
      </w:r>
      <w:r w:rsidR="00847E47">
        <w:t xml:space="preserve"> critical to </w:t>
      </w:r>
      <w:r w:rsidR="00D0666D">
        <w:t xml:space="preserve">improving </w:t>
      </w:r>
      <w:r w:rsidR="00843216">
        <w:t xml:space="preserve">the </w:t>
      </w:r>
      <w:r w:rsidR="00847E47">
        <w:t>long-term outlook</w:t>
      </w:r>
      <w:r w:rsidR="00843216">
        <w:t xml:space="preserve"> of the Region</w:t>
      </w:r>
      <w:r w:rsidR="00847E47">
        <w:t xml:space="preserve">. </w:t>
      </w:r>
      <w:r w:rsidR="00C116D4" w:rsidRPr="00327BE3">
        <w:t>Understanding the drivers of change is an essential step in providing a context for day</w:t>
      </w:r>
      <w:r w:rsidR="00143303">
        <w:t>-</w:t>
      </w:r>
      <w:r w:rsidR="00C116D4" w:rsidRPr="00327BE3">
        <w:t>to</w:t>
      </w:r>
      <w:r w:rsidR="00143303">
        <w:t>-</w:t>
      </w:r>
      <w:r w:rsidR="00C116D4" w:rsidRPr="00327BE3">
        <w:t>day decisions that influence the major trends in the system.</w:t>
      </w:r>
      <w:r w:rsidR="00C116D4">
        <w:t xml:space="preserve"> </w:t>
      </w:r>
      <w:r w:rsidR="00D0666D">
        <w:t>There remain significant gaps</w:t>
      </w:r>
      <w:r w:rsidR="00CE7CD5">
        <w:t>, especially</w:t>
      </w:r>
      <w:r w:rsidR="00D0666D">
        <w:t xml:space="preserve"> in understanding and modelling</w:t>
      </w:r>
      <w:r w:rsidR="00847E47">
        <w:t xml:space="preserve"> </w:t>
      </w:r>
      <w:r w:rsidR="00D0666D">
        <w:t xml:space="preserve">cumulative </w:t>
      </w:r>
      <w:r w:rsidR="00847E47">
        <w:t xml:space="preserve">effects and </w:t>
      </w:r>
      <w:r w:rsidR="00D0666D">
        <w:t xml:space="preserve">in </w:t>
      </w:r>
      <w:r w:rsidR="00847E47">
        <w:t xml:space="preserve">identifying thresholds for activities. </w:t>
      </w:r>
      <w:r w:rsidR="00327BE3" w:rsidRPr="00327BE3">
        <w:t xml:space="preserve"> </w:t>
      </w:r>
    </w:p>
    <w:p w14:paraId="099BE105" w14:textId="77777777" w:rsidR="00847E47" w:rsidRPr="00121679" w:rsidRDefault="00847E47" w:rsidP="00663978">
      <w:r>
        <w:t>For some</w:t>
      </w:r>
      <w:r w:rsidR="00843216">
        <w:t xml:space="preserve"> heritage</w:t>
      </w:r>
      <w:r>
        <w:t xml:space="preserve"> values, their future largely depend</w:t>
      </w:r>
      <w:r w:rsidR="007D01E6">
        <w:t>s</w:t>
      </w:r>
      <w:r>
        <w:t xml:space="preserve"> on the condition of the natural ecosystem (for example Indigenous heritage, world heritage and national heritage values), while for others (for example historic heritage values) their future relies more on improving understanding and future management arrangements.</w:t>
      </w:r>
      <w:r w:rsidRPr="00847E47">
        <w:t xml:space="preserve"> </w:t>
      </w:r>
      <w:r>
        <w:t>Recognition of the importance of heritage values has increased in recent years, which provides a springboard for future management initiatives.</w:t>
      </w:r>
    </w:p>
    <w:p w14:paraId="099BE106" w14:textId="77777777" w:rsidR="00121679" w:rsidRDefault="003D6495" w:rsidP="00663978">
      <w:r>
        <w:t xml:space="preserve">The cumulative effects of </w:t>
      </w:r>
      <w:r w:rsidR="00121679">
        <w:t>threats</w:t>
      </w:r>
      <w:r>
        <w:t xml:space="preserve"> </w:t>
      </w:r>
      <w:r w:rsidR="000016C2">
        <w:t>and</w:t>
      </w:r>
      <w:r>
        <w:t xml:space="preserve"> the need to manage all of them to reduce stresses on the </w:t>
      </w:r>
      <w:r w:rsidR="00BD7229">
        <w:t>Region</w:t>
      </w:r>
      <w:r w:rsidR="00847E47">
        <w:t>’s values</w:t>
      </w:r>
      <w:r w:rsidR="000016C2" w:rsidRPr="000016C2">
        <w:t xml:space="preserve"> </w:t>
      </w:r>
      <w:r w:rsidR="00D82B2F">
        <w:t xml:space="preserve">and </w:t>
      </w:r>
      <w:r w:rsidR="00FC203B">
        <w:t xml:space="preserve">to </w:t>
      </w:r>
      <w:r w:rsidR="00D82B2F">
        <w:t xml:space="preserve">improve its resilience to future pressures </w:t>
      </w:r>
      <w:r w:rsidR="000016C2">
        <w:t xml:space="preserve">are </w:t>
      </w:r>
      <w:r w:rsidR="00843216">
        <w:t>recognised</w:t>
      </w:r>
      <w:r w:rsidR="00D82B2F">
        <w:t xml:space="preserve">. </w:t>
      </w:r>
      <w:r w:rsidR="00843216">
        <w:t>A</w:t>
      </w:r>
      <w:r>
        <w:t xml:space="preserve"> business as usual approach </w:t>
      </w:r>
      <w:r w:rsidR="00FC203B">
        <w:t xml:space="preserve">to managing threats </w:t>
      </w:r>
      <w:r w:rsidR="00D82B2F">
        <w:t xml:space="preserve">will not be enough. </w:t>
      </w:r>
      <w:r w:rsidR="00BB71C5" w:rsidRPr="00E60E43">
        <w:rPr>
          <w:rFonts w:cs="Arial"/>
        </w:rPr>
        <w:t>Achieving a healthy and resilient Great Barrier Reef into the future</w:t>
      </w:r>
      <w:r w:rsidR="00BB71C5">
        <w:rPr>
          <w:rFonts w:cs="Arial"/>
        </w:rPr>
        <w:t xml:space="preserve"> will</w:t>
      </w:r>
      <w:r w:rsidR="00BB71C5" w:rsidRPr="00E60E43">
        <w:rPr>
          <w:rFonts w:cs="Arial"/>
        </w:rPr>
        <w:t xml:space="preserve"> re</w:t>
      </w:r>
      <w:r w:rsidR="00BB71C5">
        <w:rPr>
          <w:rFonts w:cs="Arial"/>
        </w:rPr>
        <w:t>quire</w:t>
      </w:r>
      <w:r w:rsidR="00BB71C5" w:rsidRPr="00E60E43">
        <w:rPr>
          <w:rFonts w:cs="Arial"/>
        </w:rPr>
        <w:t xml:space="preserve"> </w:t>
      </w:r>
      <w:r w:rsidR="00BB71C5">
        <w:rPr>
          <w:rFonts w:cs="Arial"/>
        </w:rPr>
        <w:t>continued</w:t>
      </w:r>
      <w:r w:rsidR="00BB71C5" w:rsidRPr="00E60E43">
        <w:rPr>
          <w:rFonts w:cs="Arial"/>
        </w:rPr>
        <w:t xml:space="preserve"> focus</w:t>
      </w:r>
      <w:r w:rsidR="00BB71C5">
        <w:rPr>
          <w:rFonts w:cs="Arial"/>
        </w:rPr>
        <w:t xml:space="preserve"> and</w:t>
      </w:r>
      <w:r w:rsidR="00FC203B">
        <w:rPr>
          <w:rFonts w:cs="Arial"/>
        </w:rPr>
        <w:t xml:space="preserve"> even</w:t>
      </w:r>
      <w:r w:rsidR="00BB71C5">
        <w:rPr>
          <w:rFonts w:cs="Arial"/>
        </w:rPr>
        <w:t xml:space="preserve"> more effective action</w:t>
      </w:r>
      <w:r w:rsidR="00BB71C5" w:rsidRPr="00E60E43">
        <w:rPr>
          <w:rFonts w:cs="Arial"/>
        </w:rPr>
        <w:t>.</w:t>
      </w:r>
      <w:r w:rsidR="00BB71C5">
        <w:t xml:space="preserve"> </w:t>
      </w:r>
      <w:r w:rsidR="00327BE3" w:rsidRPr="005E69F8">
        <w:t xml:space="preserve">The </w:t>
      </w:r>
      <w:r w:rsidR="009C5A0F">
        <w:t>multitude</w:t>
      </w:r>
      <w:r w:rsidR="00327BE3" w:rsidRPr="005E69F8">
        <w:t xml:space="preserve"> of small decisions, such as </w:t>
      </w:r>
      <w:r w:rsidR="009C5A0F">
        <w:t>anchoring at a popular snorkelling site</w:t>
      </w:r>
      <w:r w:rsidR="00327BE3" w:rsidRPr="005E69F8">
        <w:t xml:space="preserve">, </w:t>
      </w:r>
      <w:r w:rsidR="009C5A0F">
        <w:t>and</w:t>
      </w:r>
      <w:r w:rsidR="00327BE3" w:rsidRPr="005E69F8">
        <w:t xml:space="preserve"> the fewer</w:t>
      </w:r>
      <w:r w:rsidR="009C5A0F">
        <w:t>,</w:t>
      </w:r>
      <w:r w:rsidR="00327BE3" w:rsidRPr="005E69F8">
        <w:t xml:space="preserve"> larger decisions, such </w:t>
      </w:r>
      <w:r w:rsidR="009C5A0F">
        <w:t xml:space="preserve">as </w:t>
      </w:r>
      <w:r w:rsidR="00327BE3" w:rsidRPr="005E69F8">
        <w:t xml:space="preserve">expanding a port channel, </w:t>
      </w:r>
      <w:r w:rsidR="0049181E">
        <w:t xml:space="preserve">should be consistent with achieving the </w:t>
      </w:r>
      <w:r w:rsidR="0049181E" w:rsidRPr="0049181E">
        <w:t xml:space="preserve">targets </w:t>
      </w:r>
      <w:r w:rsidR="0049181E">
        <w:t>identified</w:t>
      </w:r>
      <w:r w:rsidR="0049181E" w:rsidRPr="0049181E">
        <w:t xml:space="preserve"> for the protection of the property’s </w:t>
      </w:r>
      <w:r w:rsidR="0018226A">
        <w:t>o</w:t>
      </w:r>
      <w:r w:rsidR="0049181E" w:rsidRPr="0049181E">
        <w:t xml:space="preserve">utstanding </w:t>
      </w:r>
      <w:r w:rsidR="0018226A">
        <w:t>u</w:t>
      </w:r>
      <w:r w:rsidR="0049181E" w:rsidRPr="0049181E">
        <w:t xml:space="preserve">niversal </w:t>
      </w:r>
      <w:r w:rsidR="0018226A">
        <w:t>v</w:t>
      </w:r>
      <w:r w:rsidR="0049181E" w:rsidRPr="0049181E">
        <w:t>alue</w:t>
      </w:r>
      <w:r w:rsidR="00327BE3" w:rsidRPr="005E69F8">
        <w:t>.</w:t>
      </w:r>
      <w:r w:rsidR="00327BE3">
        <w:t xml:space="preserve"> </w:t>
      </w:r>
      <w:r w:rsidR="00FC203B">
        <w:t>Without</w:t>
      </w:r>
      <w:r w:rsidR="00494405">
        <w:t xml:space="preserve"> </w:t>
      </w:r>
      <w:r w:rsidR="00FC203B">
        <w:t>pro</w:t>
      </w:r>
      <w:r w:rsidR="00494405">
        <w:t>m</w:t>
      </w:r>
      <w:r w:rsidR="00FC203B">
        <w:t>p</w:t>
      </w:r>
      <w:r w:rsidR="00494405">
        <w:t>tl</w:t>
      </w:r>
      <w:r w:rsidR="00FC203B">
        <w:t xml:space="preserve">y </w:t>
      </w:r>
      <w:r w:rsidR="00CE7CD5">
        <w:t xml:space="preserve">reducing </w:t>
      </w:r>
      <w:r w:rsidR="00FC203B">
        <w:t>threats</w:t>
      </w:r>
      <w:r w:rsidR="00D0666D">
        <w:t>,</w:t>
      </w:r>
      <w:r w:rsidR="00FC203B">
        <w:t xml:space="preserve"> there is a serious</w:t>
      </w:r>
      <w:r w:rsidR="00494405">
        <w:t xml:space="preserve"> risk</w:t>
      </w:r>
      <w:r w:rsidR="00FC203B">
        <w:t xml:space="preserve"> </w:t>
      </w:r>
      <w:r w:rsidR="00494405">
        <w:t xml:space="preserve">that resilience will not be improved and there will be irreversible declines in </w:t>
      </w:r>
      <w:r w:rsidR="00FC203B">
        <w:t>the</w:t>
      </w:r>
      <w:r w:rsidR="00D82B2F">
        <w:t xml:space="preserve"> Region</w:t>
      </w:r>
      <w:r w:rsidR="00FC203B">
        <w:t>’s values</w:t>
      </w:r>
      <w:r w:rsidR="00D82B2F">
        <w:t>.</w:t>
      </w:r>
    </w:p>
    <w:p w14:paraId="099BE107" w14:textId="77777777" w:rsidR="00862838" w:rsidRDefault="00862838" w:rsidP="00663978">
      <w:r>
        <w:t>[Photograph of Heart Reef and the surrounding reef mosaic from the air. Copyright Chloe Schauble]</w:t>
      </w:r>
    </w:p>
    <w:p w14:paraId="099BE108" w14:textId="77777777" w:rsidR="00726FB2" w:rsidRPr="00EC3203" w:rsidRDefault="005C5EA1" w:rsidP="00EC3203">
      <w:pPr>
        <w:rPr>
          <w:b/>
          <w:sz w:val="26"/>
          <w:szCs w:val="26"/>
        </w:rPr>
      </w:pPr>
      <w:bookmarkStart w:id="15" w:name="_Toc381700236"/>
      <w:r w:rsidRPr="00EC3203">
        <w:rPr>
          <w:b/>
          <w:sz w:val="26"/>
          <w:szCs w:val="26"/>
        </w:rPr>
        <w:t>References</w:t>
      </w:r>
      <w:bookmarkEnd w:id="15"/>
    </w:p>
    <w:p w14:paraId="099BE109" w14:textId="77777777" w:rsidR="00FB219C" w:rsidRPr="00FB219C" w:rsidRDefault="00B85251" w:rsidP="003F7532">
      <w:pPr>
        <w:pStyle w:val="NormalWeb"/>
        <w:spacing w:before="0" w:beforeAutospacing="0" w:after="60" w:afterAutospacing="0"/>
        <w:ind w:left="448" w:hanging="448"/>
        <w:rPr>
          <w:rFonts w:ascii="Segoe UI" w:hAnsi="Segoe UI" w:cs="Segoe UI"/>
          <w:sz w:val="20"/>
        </w:rPr>
      </w:pPr>
      <w:r w:rsidRPr="004D585A">
        <w:rPr>
          <w:sz w:val="20"/>
          <w:szCs w:val="20"/>
        </w:rPr>
        <w:fldChar w:fldCharType="begin"/>
      </w:r>
      <w:r w:rsidR="00FB219C">
        <w:rPr>
          <w:sz w:val="20"/>
          <w:szCs w:val="20"/>
        </w:rPr>
        <w:instrText>ADDIN RW.BIB</w:instrText>
      </w:r>
      <w:r w:rsidRPr="004D585A">
        <w:rPr>
          <w:sz w:val="20"/>
          <w:szCs w:val="20"/>
        </w:rPr>
        <w:fldChar w:fldCharType="separate"/>
      </w:r>
      <w:r w:rsidR="00FB219C" w:rsidRPr="00FB219C">
        <w:rPr>
          <w:rFonts w:ascii="Segoe UI" w:hAnsi="Segoe UI" w:cs="Segoe UI"/>
          <w:sz w:val="20"/>
        </w:rPr>
        <w:t xml:space="preserve">1. Great Barrier Reef Marine Park Authority 2009, </w:t>
      </w:r>
      <w:r w:rsidR="00FB219C" w:rsidRPr="00FB219C">
        <w:rPr>
          <w:rFonts w:ascii="Segoe UI" w:hAnsi="Segoe UI" w:cs="Segoe UI"/>
          <w:i/>
          <w:iCs/>
          <w:sz w:val="20"/>
        </w:rPr>
        <w:t xml:space="preserve">Scientific information needs for the management of the Great Barrier Reef Marine Park 2009-2014, </w:t>
      </w:r>
      <w:r w:rsidR="00FB219C" w:rsidRPr="00FB219C">
        <w:rPr>
          <w:rFonts w:ascii="Segoe UI" w:hAnsi="Segoe UI" w:cs="Segoe UI"/>
          <w:sz w:val="20"/>
        </w:rPr>
        <w:t>GBRMPA, Townsville.</w:t>
      </w:r>
    </w:p>
    <w:p w14:paraId="099BE10A"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2. Anthony</w:t>
      </w:r>
      <w:r w:rsidR="00285A62">
        <w:rPr>
          <w:rFonts w:ascii="Segoe UI" w:hAnsi="Segoe UI" w:cs="Segoe UI"/>
          <w:sz w:val="20"/>
        </w:rPr>
        <w:t>, K.</w:t>
      </w:r>
      <w:r w:rsidRPr="00FB219C">
        <w:rPr>
          <w:rFonts w:ascii="Segoe UI" w:hAnsi="Segoe UI" w:cs="Segoe UI"/>
          <w:sz w:val="20"/>
        </w:rPr>
        <w:t>, Beeden,</w:t>
      </w:r>
      <w:r w:rsidR="00285A62">
        <w:rPr>
          <w:rFonts w:ascii="Segoe UI" w:hAnsi="Segoe UI" w:cs="Segoe UI"/>
          <w:sz w:val="20"/>
        </w:rPr>
        <w:t xml:space="preserve"> R.,</w:t>
      </w:r>
      <w:r w:rsidRPr="00FB219C">
        <w:rPr>
          <w:rFonts w:ascii="Segoe UI" w:hAnsi="Segoe UI" w:cs="Segoe UI"/>
          <w:sz w:val="20"/>
        </w:rPr>
        <w:t xml:space="preserve"> Dambacher</w:t>
      </w:r>
      <w:r w:rsidR="00285A62">
        <w:rPr>
          <w:rFonts w:ascii="Segoe UI" w:hAnsi="Segoe UI" w:cs="Segoe UI"/>
          <w:sz w:val="20"/>
        </w:rPr>
        <w:t xml:space="preserve">, </w:t>
      </w:r>
      <w:r w:rsidR="00285A62" w:rsidRPr="00FB219C">
        <w:rPr>
          <w:rFonts w:ascii="Segoe UI" w:hAnsi="Segoe UI" w:cs="Segoe UI"/>
          <w:sz w:val="20"/>
        </w:rPr>
        <w:t xml:space="preserve">J. M. </w:t>
      </w:r>
      <w:r w:rsidRPr="00FB219C">
        <w:rPr>
          <w:rFonts w:ascii="Segoe UI" w:hAnsi="Segoe UI" w:cs="Segoe UI"/>
          <w:sz w:val="20"/>
        </w:rPr>
        <w:t xml:space="preserve"> and Walsh</w:t>
      </w:r>
      <w:r w:rsidR="00285A62">
        <w:rPr>
          <w:rFonts w:ascii="Segoe UI" w:hAnsi="Segoe UI" w:cs="Segoe UI"/>
          <w:sz w:val="20"/>
        </w:rPr>
        <w:t>e, T</w:t>
      </w:r>
      <w:r w:rsidRPr="00FB219C">
        <w:rPr>
          <w:rFonts w:ascii="Segoe UI" w:hAnsi="Segoe UI" w:cs="Segoe UI"/>
          <w:sz w:val="20"/>
        </w:rPr>
        <w:t>. Unpublished draft</w:t>
      </w:r>
      <w:r w:rsidR="00F51C8E">
        <w:rPr>
          <w:rFonts w:ascii="Segoe UI" w:hAnsi="Segoe UI" w:cs="Segoe UI"/>
          <w:sz w:val="20"/>
        </w:rPr>
        <w:t xml:space="preserve">, </w:t>
      </w:r>
      <w:r w:rsidRPr="004C76AB">
        <w:rPr>
          <w:rFonts w:ascii="Segoe UI" w:hAnsi="Segoe UI" w:cs="Segoe UI"/>
          <w:i/>
          <w:sz w:val="20"/>
        </w:rPr>
        <w:t>A draft qualitative framework for understanding cumulative impacts on values in the Great Barrier Reef World Heritage Area</w:t>
      </w:r>
      <w:r w:rsidRPr="00FB219C">
        <w:rPr>
          <w:rFonts w:ascii="Segoe UI" w:hAnsi="Segoe UI" w:cs="Segoe UI"/>
          <w:sz w:val="20"/>
        </w:rPr>
        <w:t>, Great Barrier Reef Marine Park Authority and Australian Institute of Marine Science, Townsville.</w:t>
      </w:r>
    </w:p>
    <w:p w14:paraId="099BE10B"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 xml:space="preserve">3. Hedge, P., Molloy, F., Sweatman, H., Hayes, K., Dambacher, J., Chandler, J., Gooch, M., Chin, A., Bax, N. and Walshe, T. 2013, </w:t>
      </w:r>
      <w:r w:rsidRPr="00FB219C">
        <w:rPr>
          <w:rFonts w:ascii="Segoe UI" w:hAnsi="Segoe UI" w:cs="Segoe UI"/>
          <w:i/>
          <w:iCs/>
          <w:sz w:val="20"/>
        </w:rPr>
        <w:t xml:space="preserve">An integrated monitoring framework for the Great Barrier Reef World Heritage Area, </w:t>
      </w:r>
      <w:r w:rsidRPr="00FB219C">
        <w:rPr>
          <w:rFonts w:ascii="Segoe UI" w:hAnsi="Segoe UI" w:cs="Segoe UI"/>
          <w:sz w:val="20"/>
        </w:rPr>
        <w:t>Great Barrier Reef Marine Park Authority, Townsville.</w:t>
      </w:r>
    </w:p>
    <w:p w14:paraId="099BE10C"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lastRenderedPageBreak/>
        <w:t xml:space="preserve">4. Context Pty Ltd 2013, </w:t>
      </w:r>
      <w:r w:rsidRPr="00FB219C">
        <w:rPr>
          <w:rFonts w:ascii="Segoe UI" w:hAnsi="Segoe UI" w:cs="Segoe UI"/>
          <w:i/>
          <w:iCs/>
          <w:sz w:val="20"/>
        </w:rPr>
        <w:t xml:space="preserve">Defining the aesthetic values of the Great Barrier Reef, </w:t>
      </w:r>
      <w:r w:rsidRPr="00FB219C">
        <w:rPr>
          <w:rFonts w:ascii="Segoe UI" w:hAnsi="Segoe UI" w:cs="Segoe UI"/>
          <w:sz w:val="20"/>
        </w:rPr>
        <w:t>Department of Sustainability, Environment, Water, Population and Communities, Canberra.</w:t>
      </w:r>
    </w:p>
    <w:p w14:paraId="099BE10D"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 xml:space="preserve">5. Whiteway, T., Smithers, S., Potter, A. and Brooke, B. 2013, </w:t>
      </w:r>
      <w:r w:rsidRPr="00FB219C">
        <w:rPr>
          <w:rFonts w:ascii="Segoe UI" w:hAnsi="Segoe UI" w:cs="Segoe UI"/>
          <w:i/>
          <w:iCs/>
          <w:sz w:val="20"/>
        </w:rPr>
        <w:t xml:space="preserve">Geological and geomorphological features of outstanding universal value in the Great Barrier Reef World Heritage Area: Technical report prepared for the Department of Sustainability, Environment, Water, Population and Communities, </w:t>
      </w:r>
      <w:r w:rsidRPr="00FB219C">
        <w:rPr>
          <w:rFonts w:ascii="Segoe UI" w:hAnsi="Segoe UI" w:cs="Segoe UI"/>
          <w:sz w:val="20"/>
        </w:rPr>
        <w:t>Geoscience Australia and James Cook University, Townsville.</w:t>
      </w:r>
    </w:p>
    <w:p w14:paraId="099BE10E"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 xml:space="preserve">6. Fernbach, M. and Nairn, K. 2007, </w:t>
      </w:r>
      <w:r w:rsidRPr="00FB219C">
        <w:rPr>
          <w:rFonts w:ascii="Segoe UI" w:hAnsi="Segoe UI" w:cs="Segoe UI"/>
          <w:i/>
          <w:iCs/>
          <w:sz w:val="20"/>
        </w:rPr>
        <w:t xml:space="preserve">Reef recollections: An oral history of the Great Barrier Reef, </w:t>
      </w:r>
      <w:r w:rsidRPr="00FB219C">
        <w:rPr>
          <w:rFonts w:ascii="Segoe UI" w:hAnsi="Segoe UI" w:cs="Segoe UI"/>
          <w:sz w:val="20"/>
        </w:rPr>
        <w:t>Great Barrier Reef Marine Park Authority, Townsville.</w:t>
      </w:r>
    </w:p>
    <w:p w14:paraId="099BE10F"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 xml:space="preserve">7. Department of State Development, Infrastructure and Planning 2013, </w:t>
      </w:r>
      <w:r w:rsidRPr="00FB219C">
        <w:rPr>
          <w:rFonts w:ascii="Segoe UI" w:hAnsi="Segoe UI" w:cs="Segoe UI"/>
          <w:i/>
          <w:iCs/>
          <w:sz w:val="20"/>
        </w:rPr>
        <w:t>Great Barrier Reef</w:t>
      </w:r>
      <w:r w:rsidR="00C6079A">
        <w:rPr>
          <w:rFonts w:ascii="Segoe UI" w:hAnsi="Segoe UI" w:cs="Segoe UI"/>
          <w:i/>
          <w:iCs/>
          <w:sz w:val="20"/>
        </w:rPr>
        <w:t xml:space="preserve"> c</w:t>
      </w:r>
      <w:r w:rsidRPr="00FB219C">
        <w:rPr>
          <w:rFonts w:ascii="Segoe UI" w:hAnsi="Segoe UI" w:cs="Segoe UI"/>
          <w:i/>
          <w:iCs/>
          <w:sz w:val="20"/>
        </w:rPr>
        <w:t xml:space="preserve">oastal </w:t>
      </w:r>
      <w:r w:rsidR="00C6079A">
        <w:rPr>
          <w:rFonts w:ascii="Segoe UI" w:hAnsi="Segoe UI" w:cs="Segoe UI"/>
          <w:i/>
          <w:iCs/>
          <w:sz w:val="20"/>
        </w:rPr>
        <w:t>z</w:t>
      </w:r>
      <w:r w:rsidRPr="00FB219C">
        <w:rPr>
          <w:rFonts w:ascii="Segoe UI" w:hAnsi="Segoe UI" w:cs="Segoe UI"/>
          <w:i/>
          <w:iCs/>
          <w:sz w:val="20"/>
        </w:rPr>
        <w:t>on</w:t>
      </w:r>
      <w:r w:rsidR="00C6079A">
        <w:rPr>
          <w:rFonts w:ascii="Segoe UI" w:hAnsi="Segoe UI" w:cs="Segoe UI"/>
          <w:i/>
          <w:iCs/>
          <w:sz w:val="20"/>
        </w:rPr>
        <w:t>e s</w:t>
      </w:r>
      <w:r w:rsidRPr="00FB219C">
        <w:rPr>
          <w:rFonts w:ascii="Segoe UI" w:hAnsi="Segoe UI" w:cs="Segoe UI"/>
          <w:i/>
          <w:iCs/>
          <w:sz w:val="20"/>
        </w:rPr>
        <w:t xml:space="preserve">trategic </w:t>
      </w:r>
      <w:r w:rsidR="00C6079A">
        <w:rPr>
          <w:rFonts w:ascii="Segoe UI" w:hAnsi="Segoe UI" w:cs="Segoe UI"/>
          <w:i/>
          <w:iCs/>
          <w:sz w:val="20"/>
        </w:rPr>
        <w:t>a</w:t>
      </w:r>
      <w:r w:rsidR="00C6079A" w:rsidRPr="00FB219C">
        <w:rPr>
          <w:rFonts w:ascii="Segoe UI" w:hAnsi="Segoe UI" w:cs="Segoe UI"/>
          <w:i/>
          <w:iCs/>
          <w:sz w:val="20"/>
        </w:rPr>
        <w:t xml:space="preserve">ssessment </w:t>
      </w:r>
      <w:r w:rsidRPr="00FB219C">
        <w:rPr>
          <w:rFonts w:ascii="Segoe UI" w:hAnsi="Segoe UI" w:cs="Segoe UI"/>
          <w:i/>
          <w:iCs/>
          <w:sz w:val="20"/>
        </w:rPr>
        <w:t xml:space="preserve">2013: Strategic </w:t>
      </w:r>
      <w:r w:rsidR="00C6079A">
        <w:rPr>
          <w:rFonts w:ascii="Segoe UI" w:hAnsi="Segoe UI" w:cs="Segoe UI"/>
          <w:i/>
          <w:iCs/>
          <w:sz w:val="20"/>
        </w:rPr>
        <w:t>A</w:t>
      </w:r>
      <w:r w:rsidR="00C6079A" w:rsidRPr="00FB219C">
        <w:rPr>
          <w:rFonts w:ascii="Segoe UI" w:hAnsi="Segoe UI" w:cs="Segoe UI"/>
          <w:i/>
          <w:iCs/>
          <w:sz w:val="20"/>
        </w:rPr>
        <w:t xml:space="preserve">ssessment </w:t>
      </w:r>
      <w:r w:rsidR="00C6079A">
        <w:rPr>
          <w:rFonts w:ascii="Segoe UI" w:hAnsi="Segoe UI" w:cs="Segoe UI"/>
          <w:i/>
          <w:iCs/>
          <w:sz w:val="20"/>
        </w:rPr>
        <w:t>R</w:t>
      </w:r>
      <w:r w:rsidR="00C6079A" w:rsidRPr="00FB219C">
        <w:rPr>
          <w:rFonts w:ascii="Segoe UI" w:hAnsi="Segoe UI" w:cs="Segoe UI"/>
          <w:i/>
          <w:iCs/>
          <w:sz w:val="20"/>
        </w:rPr>
        <w:t>eport</w:t>
      </w:r>
      <w:r w:rsidRPr="00FB219C">
        <w:rPr>
          <w:rFonts w:ascii="Segoe UI" w:hAnsi="Segoe UI" w:cs="Segoe UI"/>
          <w:i/>
          <w:iCs/>
          <w:sz w:val="20"/>
        </w:rPr>
        <w:t xml:space="preserve">. Draft for consultation, </w:t>
      </w:r>
      <w:r w:rsidRPr="00FB219C">
        <w:rPr>
          <w:rFonts w:ascii="Segoe UI" w:hAnsi="Segoe UI" w:cs="Segoe UI"/>
          <w:sz w:val="20"/>
        </w:rPr>
        <w:t>DSDIP, Brisbane.</w:t>
      </w:r>
    </w:p>
    <w:p w14:paraId="099BE110" w14:textId="77777777" w:rsidR="00FB219C" w:rsidRPr="00FB219C" w:rsidRDefault="00FB219C" w:rsidP="003F7532">
      <w:pPr>
        <w:pStyle w:val="NormalWeb"/>
        <w:spacing w:before="0" w:beforeAutospacing="0" w:after="60" w:afterAutospacing="0"/>
        <w:ind w:left="448" w:hanging="448"/>
        <w:rPr>
          <w:rFonts w:ascii="Segoe UI" w:hAnsi="Segoe UI" w:cs="Segoe UI"/>
          <w:sz w:val="20"/>
        </w:rPr>
      </w:pPr>
      <w:r w:rsidRPr="00FB219C">
        <w:rPr>
          <w:rFonts w:ascii="Segoe UI" w:hAnsi="Segoe UI" w:cs="Segoe UI"/>
          <w:sz w:val="20"/>
        </w:rPr>
        <w:t xml:space="preserve">8. Great Barrier Reef Marine Park Authority 2013, </w:t>
      </w:r>
      <w:r w:rsidRPr="00FB219C">
        <w:rPr>
          <w:rFonts w:ascii="Segoe UI" w:hAnsi="Segoe UI" w:cs="Segoe UI"/>
          <w:i/>
          <w:iCs/>
          <w:sz w:val="20"/>
        </w:rPr>
        <w:t xml:space="preserve">Great Barrier Reef Region </w:t>
      </w:r>
      <w:r w:rsidR="003722B9">
        <w:rPr>
          <w:rFonts w:ascii="Segoe UI" w:hAnsi="Segoe UI" w:cs="Segoe UI"/>
          <w:i/>
          <w:iCs/>
          <w:sz w:val="20"/>
        </w:rPr>
        <w:t>s</w:t>
      </w:r>
      <w:r w:rsidR="003722B9" w:rsidRPr="00FB219C">
        <w:rPr>
          <w:rFonts w:ascii="Segoe UI" w:hAnsi="Segoe UI" w:cs="Segoe UI"/>
          <w:i/>
          <w:iCs/>
          <w:sz w:val="20"/>
        </w:rPr>
        <w:t xml:space="preserve">trategic </w:t>
      </w:r>
      <w:r w:rsidR="003722B9">
        <w:rPr>
          <w:rFonts w:ascii="Segoe UI" w:hAnsi="Segoe UI" w:cs="Segoe UI"/>
          <w:i/>
          <w:iCs/>
          <w:sz w:val="20"/>
        </w:rPr>
        <w:t>a</w:t>
      </w:r>
      <w:r w:rsidR="003722B9" w:rsidRPr="00FB219C">
        <w:rPr>
          <w:rFonts w:ascii="Segoe UI" w:hAnsi="Segoe UI" w:cs="Segoe UI"/>
          <w:i/>
          <w:iCs/>
          <w:sz w:val="20"/>
        </w:rPr>
        <w:t>ssessment</w:t>
      </w:r>
      <w:r w:rsidRPr="00FB219C">
        <w:rPr>
          <w:rFonts w:ascii="Segoe UI" w:hAnsi="Segoe UI" w:cs="Segoe UI"/>
          <w:i/>
          <w:iCs/>
          <w:sz w:val="20"/>
        </w:rPr>
        <w:t xml:space="preserve">: Program Report. Draft for public comment, </w:t>
      </w:r>
      <w:r w:rsidRPr="00FB219C">
        <w:rPr>
          <w:rFonts w:ascii="Segoe UI" w:hAnsi="Segoe UI" w:cs="Segoe UI"/>
          <w:sz w:val="20"/>
        </w:rPr>
        <w:t>GBRMPA, Townsville.</w:t>
      </w:r>
    </w:p>
    <w:p w14:paraId="099BE111" w14:textId="77777777" w:rsidR="00B93287" w:rsidRPr="004D585A" w:rsidRDefault="00FB219C" w:rsidP="00FB219C">
      <w:pPr>
        <w:rPr>
          <w:sz w:val="20"/>
          <w:szCs w:val="20"/>
        </w:rPr>
      </w:pPr>
      <w:r w:rsidRPr="00FB219C">
        <w:rPr>
          <w:rFonts w:eastAsia="Times New Roman"/>
          <w:sz w:val="20"/>
        </w:rPr>
        <w:t> </w:t>
      </w:r>
      <w:r w:rsidR="00B85251" w:rsidRPr="004D585A">
        <w:rPr>
          <w:sz w:val="20"/>
          <w:szCs w:val="20"/>
        </w:rPr>
        <w:fldChar w:fldCharType="end"/>
      </w:r>
    </w:p>
    <w:sectPr w:rsidR="00B93287" w:rsidRPr="004D585A" w:rsidSect="004175A0">
      <w:headerReference w:type="even" r:id="rId15"/>
      <w:headerReference w:type="default" r:id="rId16"/>
      <w:footerReference w:type="even" r:id="rId17"/>
      <w:footerReference w:type="default" r:id="rId18"/>
      <w:footerReference w:type="first" r:id="rId19"/>
      <w:pgSz w:w="11906" w:h="16838"/>
      <w:pgMar w:top="1276" w:right="1304" w:bottom="720" w:left="1304" w:header="709" w:footer="709" w:gutter="0"/>
      <w:pgNumType w:start="42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BE12C" w14:textId="77777777" w:rsidR="00663978" w:rsidRDefault="00663978" w:rsidP="00663978">
      <w:r>
        <w:separator/>
      </w:r>
    </w:p>
  </w:endnote>
  <w:endnote w:type="continuationSeparator" w:id="0">
    <w:p w14:paraId="099BE12D" w14:textId="77777777" w:rsidR="00663978" w:rsidRDefault="00663978" w:rsidP="0066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E130" w14:textId="77777777" w:rsidR="00C2752A" w:rsidRPr="004175A0" w:rsidRDefault="00C2752A" w:rsidP="004175A0">
    <w:pPr>
      <w:pStyle w:val="Footer"/>
      <w:pBdr>
        <w:top w:val="single" w:sz="4" w:space="1" w:color="auto"/>
      </w:pBdr>
      <w:tabs>
        <w:tab w:val="clear" w:pos="4513"/>
        <w:tab w:val="clear" w:pos="9026"/>
        <w:tab w:val="center" w:pos="567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E131" w14:textId="77777777" w:rsidR="00663978" w:rsidRPr="004175A0" w:rsidRDefault="00663978" w:rsidP="004175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E132" w14:textId="77777777" w:rsidR="00663978" w:rsidRPr="00CB53E3" w:rsidRDefault="00663978" w:rsidP="00663978">
    <w:pPr>
      <w:pStyle w:val="Footer"/>
    </w:pPr>
    <w:r w:rsidRPr="00CB53E3">
      <w:rPr>
        <w:color w:val="A6A6A6" w:themeColor="background1" w:themeShade="A6"/>
      </w:rPr>
      <w:t>Document Type:</w:t>
    </w:r>
    <w:r>
      <w:rPr>
        <w:color w:val="A6A6A6" w:themeColor="background1" w:themeShade="A6"/>
      </w:rPr>
      <w:t xml:space="preserve"> </w:t>
    </w:r>
    <w:r w:rsidRPr="00CB53E3">
      <w:rPr>
        <w:color w:val="A6A6A6" w:themeColor="background1" w:themeShade="A6"/>
      </w:rPr>
      <w:t>TEMPLATE</w:t>
    </w:r>
    <w:r w:rsidRPr="00CB53E3">
      <w:rPr>
        <w:color w:val="A6A6A6" w:themeColor="background1" w:themeShade="A6"/>
      </w:rPr>
      <w:tab/>
    </w:r>
    <w:r w:rsidRPr="00CB53E3">
      <w:t>FOR OFFICIAL USE ONLY - PRINTED COPIES ARE UNCONTROLLED</w:t>
    </w:r>
    <w:r w:rsidRPr="00CB53E3">
      <w:tab/>
      <w:t>Document ID No:</w:t>
    </w:r>
    <w:r>
      <w:t xml:space="preserve"> </w:t>
    </w:r>
    <w:r w:rsidRPr="00CB53E3">
      <w:t>OR14-TEM-001</w:t>
    </w:r>
  </w:p>
  <w:p w14:paraId="099BE133" w14:textId="77777777" w:rsidR="00663978" w:rsidRPr="00CB53E3" w:rsidRDefault="00663978" w:rsidP="00663978">
    <w:pPr>
      <w:pStyle w:val="Footer"/>
    </w:pPr>
    <w:r w:rsidRPr="00CB53E3">
      <w:t>Version No: 0.1</w:t>
    </w:r>
    <w:r w:rsidRPr="00CB53E3">
      <w:tab/>
      <w:t>Version Date: 12/07/2013</w:t>
    </w:r>
    <w:r w:rsidRPr="00CB53E3">
      <w:tab/>
    </w:r>
    <w:r w:rsidRPr="00CB53E3">
      <w:rPr>
        <w:color w:val="808080" w:themeColor="background1" w:themeShade="80"/>
        <w:spacing w:val="60"/>
      </w:rPr>
      <w:t>Page</w:t>
    </w:r>
    <w:r w:rsidRPr="00CB53E3">
      <w:t xml:space="preserve"> | </w:t>
    </w:r>
    <w:r>
      <w:fldChar w:fldCharType="begin"/>
    </w:r>
    <w:r>
      <w:instrText xml:space="preserve"> PAGE   \* MERGEFORMAT </w:instrText>
    </w:r>
    <w:r>
      <w:fldChar w:fldCharType="separate"/>
    </w:r>
    <w:r w:rsidRPr="00FA259B">
      <w:rPr>
        <w:b/>
        <w:bCs/>
        <w:noProof/>
      </w:rPr>
      <w:t>1</w:t>
    </w:r>
    <w:r>
      <w:rPr>
        <w:b/>
        <w:bCs/>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9BE12A" w14:textId="77777777" w:rsidR="00663978" w:rsidRDefault="00663978" w:rsidP="00663978">
      <w:r>
        <w:separator/>
      </w:r>
    </w:p>
  </w:footnote>
  <w:footnote w:type="continuationSeparator" w:id="0">
    <w:p w14:paraId="099BE12B" w14:textId="77777777" w:rsidR="00663978" w:rsidRDefault="00663978" w:rsidP="006639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E12E" w14:textId="77777777" w:rsidR="00EE277D" w:rsidRPr="00623945" w:rsidRDefault="00623945" w:rsidP="00623945">
    <w:pPr>
      <w:pStyle w:val="Header"/>
      <w:pBdr>
        <w:bottom w:val="single" w:sz="4" w:space="1" w:color="auto"/>
      </w:pBdr>
      <w:tabs>
        <w:tab w:val="clear" w:pos="4513"/>
        <w:tab w:val="center" w:pos="5670"/>
      </w:tabs>
      <w:spacing w:after="120"/>
      <w:rPr>
        <w:b/>
      </w:rPr>
    </w:pPr>
    <w:r>
      <w:rPr>
        <w:b/>
        <w:noProof/>
        <w:lang w:eastAsia="en-AU"/>
      </w:rPr>
      <w:t>Long-term outloo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BE12F" w14:textId="77777777" w:rsidR="004175A0" w:rsidRPr="001D2DB3" w:rsidRDefault="004175A0" w:rsidP="004175A0">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0049E"/>
    <w:multiLevelType w:val="hybridMultilevel"/>
    <w:tmpl w:val="C5EC8FF2"/>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DBE76D7"/>
    <w:multiLevelType w:val="hybridMultilevel"/>
    <w:tmpl w:val="F19ED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4054F1"/>
    <w:multiLevelType w:val="hybridMultilevel"/>
    <w:tmpl w:val="B3E6EC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F7061C4"/>
    <w:multiLevelType w:val="hybridMultilevel"/>
    <w:tmpl w:val="B78290A6"/>
    <w:lvl w:ilvl="0" w:tplc="64ACB978">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61021A5"/>
    <w:multiLevelType w:val="hybridMultilevel"/>
    <w:tmpl w:val="BECAFD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69B5C65"/>
    <w:multiLevelType w:val="hybridMultilevel"/>
    <w:tmpl w:val="D37AA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1CD610A"/>
    <w:multiLevelType w:val="hybridMultilevel"/>
    <w:tmpl w:val="DF4C1B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8493AFA"/>
    <w:multiLevelType w:val="hybridMultilevel"/>
    <w:tmpl w:val="9852F9E2"/>
    <w:lvl w:ilvl="0" w:tplc="42202DF0">
      <w:start w:val="11"/>
      <w:numFmt w:val="bullet"/>
      <w:lvlText w:val="-"/>
      <w:lvlJc w:val="left"/>
      <w:pPr>
        <w:ind w:left="720" w:hanging="360"/>
      </w:pPr>
      <w:rPr>
        <w:rFonts w:ascii="Segoe UI" w:eastAsiaTheme="minorHAnsi" w:hAnsi="Segoe U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E635AD"/>
    <w:multiLevelType w:val="hybridMultilevel"/>
    <w:tmpl w:val="E0AE3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E56538D"/>
    <w:multiLevelType w:val="multilevel"/>
    <w:tmpl w:val="C630B784"/>
    <w:lvl w:ilvl="0">
      <w:start w:val="1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4577BF0"/>
    <w:multiLevelType w:val="hybridMultilevel"/>
    <w:tmpl w:val="0CB4AD2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49848B2"/>
    <w:multiLevelType w:val="hybridMultilevel"/>
    <w:tmpl w:val="2BA4875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49700187"/>
    <w:multiLevelType w:val="hybridMultilevel"/>
    <w:tmpl w:val="68447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AD76F52"/>
    <w:multiLevelType w:val="hybridMultilevel"/>
    <w:tmpl w:val="203C0CA2"/>
    <w:lvl w:ilvl="0" w:tplc="48B82F9E">
      <w:numFmt w:val="bullet"/>
      <w:lvlText w:val="•"/>
      <w:lvlJc w:val="left"/>
      <w:pPr>
        <w:ind w:left="720" w:hanging="720"/>
      </w:pPr>
      <w:rPr>
        <w:rFonts w:ascii="Segoe UI" w:eastAsiaTheme="minorHAnsi" w:hAnsi="Segoe UI" w:cs="Calibri" w:hint="default"/>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51806152"/>
    <w:multiLevelType w:val="hybridMultilevel"/>
    <w:tmpl w:val="AF840E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533E3588"/>
    <w:multiLevelType w:val="hybridMultilevel"/>
    <w:tmpl w:val="CE94A6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A11792"/>
    <w:multiLevelType w:val="hybridMultilevel"/>
    <w:tmpl w:val="FB3E39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DCE73A6"/>
    <w:multiLevelType w:val="hybridMultilevel"/>
    <w:tmpl w:val="EC8E9400"/>
    <w:lvl w:ilvl="0" w:tplc="48B82F9E">
      <w:numFmt w:val="bullet"/>
      <w:lvlText w:val="•"/>
      <w:lvlJc w:val="left"/>
      <w:pPr>
        <w:ind w:left="720" w:hanging="720"/>
      </w:pPr>
      <w:rPr>
        <w:rFonts w:ascii="Segoe UI" w:eastAsiaTheme="minorHAnsi" w:hAnsi="Segoe UI" w:cs="Calibri"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A062615"/>
    <w:multiLevelType w:val="hybridMultilevel"/>
    <w:tmpl w:val="6F9AED98"/>
    <w:lvl w:ilvl="0" w:tplc="0C090001">
      <w:start w:val="1"/>
      <w:numFmt w:val="bullet"/>
      <w:lvlText w:val=""/>
      <w:lvlJc w:val="left"/>
      <w:pPr>
        <w:ind w:left="720" w:hanging="360"/>
      </w:pPr>
      <w:rPr>
        <w:rFonts w:ascii="Symbol" w:hAnsi="Symbol" w:hint="default"/>
      </w:rPr>
    </w:lvl>
    <w:lvl w:ilvl="1" w:tplc="843EB800">
      <w:numFmt w:val="bullet"/>
      <w:lvlText w:val="•"/>
      <w:lvlJc w:val="left"/>
      <w:pPr>
        <w:ind w:left="1800" w:hanging="720"/>
      </w:pPr>
      <w:rPr>
        <w:rFonts w:ascii="Segoe UI" w:eastAsiaTheme="minorHAnsi" w:hAnsi="Segoe U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B8E0379"/>
    <w:multiLevelType w:val="hybridMultilevel"/>
    <w:tmpl w:val="E000F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48D250C"/>
    <w:multiLevelType w:val="multilevel"/>
    <w:tmpl w:val="E28A7380"/>
    <w:lvl w:ilvl="0">
      <w:start w:val="10"/>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74C03087"/>
    <w:multiLevelType w:val="hybridMultilevel"/>
    <w:tmpl w:val="C3B82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8465E89"/>
    <w:multiLevelType w:val="hybridMultilevel"/>
    <w:tmpl w:val="EFA06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B997703"/>
    <w:multiLevelType w:val="hybridMultilevel"/>
    <w:tmpl w:val="F34EB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C005E86"/>
    <w:multiLevelType w:val="hybridMultilevel"/>
    <w:tmpl w:val="B2DAD454"/>
    <w:lvl w:ilvl="0" w:tplc="154EA24A">
      <w:numFmt w:val="bullet"/>
      <w:lvlText w:val="•"/>
      <w:lvlJc w:val="left"/>
      <w:pPr>
        <w:ind w:left="720" w:hanging="720"/>
      </w:pPr>
      <w:rPr>
        <w:rFonts w:ascii="Segoe UI" w:eastAsiaTheme="minorHAnsi" w:hAnsi="Segoe UI" w:cs="Calibri" w:hint="default"/>
      </w:rPr>
    </w:lvl>
    <w:lvl w:ilvl="1" w:tplc="0C090003">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7E9326D4"/>
    <w:multiLevelType w:val="hybridMultilevel"/>
    <w:tmpl w:val="FC201B06"/>
    <w:lvl w:ilvl="0" w:tplc="E08015A6">
      <w:start w:val="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0"/>
  </w:num>
  <w:num w:numId="3">
    <w:abstractNumId w:val="11"/>
  </w:num>
  <w:num w:numId="4">
    <w:abstractNumId w:val="10"/>
  </w:num>
  <w:num w:numId="5">
    <w:abstractNumId w:val="9"/>
  </w:num>
  <w:num w:numId="6">
    <w:abstractNumId w:val="23"/>
  </w:num>
  <w:num w:numId="7">
    <w:abstractNumId w:val="1"/>
  </w:num>
  <w:num w:numId="8">
    <w:abstractNumId w:val="18"/>
  </w:num>
  <w:num w:numId="9">
    <w:abstractNumId w:val="16"/>
  </w:num>
  <w:num w:numId="10">
    <w:abstractNumId w:val="12"/>
  </w:num>
  <w:num w:numId="11">
    <w:abstractNumId w:val="4"/>
  </w:num>
  <w:num w:numId="12">
    <w:abstractNumId w:val="13"/>
  </w:num>
  <w:num w:numId="13">
    <w:abstractNumId w:val="17"/>
  </w:num>
  <w:num w:numId="14">
    <w:abstractNumId w:val="24"/>
  </w:num>
  <w:num w:numId="15">
    <w:abstractNumId w:val="22"/>
  </w:num>
  <w:num w:numId="16">
    <w:abstractNumId w:val="7"/>
  </w:num>
  <w:num w:numId="17">
    <w:abstractNumId w:val="25"/>
  </w:num>
  <w:num w:numId="18">
    <w:abstractNumId w:val="20"/>
  </w:num>
  <w:num w:numId="19">
    <w:abstractNumId w:val="20"/>
  </w:num>
  <w:num w:numId="20">
    <w:abstractNumId w:val="20"/>
  </w:num>
  <w:num w:numId="21">
    <w:abstractNumId w:val="6"/>
  </w:num>
  <w:num w:numId="22">
    <w:abstractNumId w:val="19"/>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2"/>
  </w:num>
  <w:num w:numId="30">
    <w:abstractNumId w:val="15"/>
  </w:num>
  <w:num w:numId="31">
    <w:abstractNumId w:val="3"/>
  </w:num>
  <w:num w:numId="32">
    <w:abstractNumId w:val="8"/>
  </w:num>
  <w:num w:numId="33">
    <w:abstractNumId w:val="5"/>
  </w:num>
  <w:num w:numId="34">
    <w:abstractNumId w:val="14"/>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1146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16C2"/>
    <w:rsid w:val="00007A2F"/>
    <w:rsid w:val="000123CE"/>
    <w:rsid w:val="000171F8"/>
    <w:rsid w:val="00024B83"/>
    <w:rsid w:val="00026F64"/>
    <w:rsid w:val="00030791"/>
    <w:rsid w:val="00032498"/>
    <w:rsid w:val="0003491E"/>
    <w:rsid w:val="00037588"/>
    <w:rsid w:val="000379D8"/>
    <w:rsid w:val="0004584D"/>
    <w:rsid w:val="00045D4C"/>
    <w:rsid w:val="00057383"/>
    <w:rsid w:val="0006020C"/>
    <w:rsid w:val="00060684"/>
    <w:rsid w:val="00065CE3"/>
    <w:rsid w:val="00066F52"/>
    <w:rsid w:val="000746AF"/>
    <w:rsid w:val="00074829"/>
    <w:rsid w:val="00074C03"/>
    <w:rsid w:val="00075982"/>
    <w:rsid w:val="000809E0"/>
    <w:rsid w:val="00080F2E"/>
    <w:rsid w:val="000850A9"/>
    <w:rsid w:val="00086137"/>
    <w:rsid w:val="00090E0F"/>
    <w:rsid w:val="00094DCB"/>
    <w:rsid w:val="00095D5C"/>
    <w:rsid w:val="000A70B7"/>
    <w:rsid w:val="000A7FDA"/>
    <w:rsid w:val="000B5811"/>
    <w:rsid w:val="000B68F8"/>
    <w:rsid w:val="000D4C76"/>
    <w:rsid w:val="000D51A5"/>
    <w:rsid w:val="000E0C54"/>
    <w:rsid w:val="000E0E98"/>
    <w:rsid w:val="000E366F"/>
    <w:rsid w:val="000F4749"/>
    <w:rsid w:val="000F54E4"/>
    <w:rsid w:val="000F7309"/>
    <w:rsid w:val="0010203A"/>
    <w:rsid w:val="00105A9C"/>
    <w:rsid w:val="0012036F"/>
    <w:rsid w:val="00121679"/>
    <w:rsid w:val="00124F96"/>
    <w:rsid w:val="00133784"/>
    <w:rsid w:val="00133CCC"/>
    <w:rsid w:val="00133F74"/>
    <w:rsid w:val="001349A9"/>
    <w:rsid w:val="00137873"/>
    <w:rsid w:val="00137927"/>
    <w:rsid w:val="00140F83"/>
    <w:rsid w:val="00143303"/>
    <w:rsid w:val="00162D15"/>
    <w:rsid w:val="00170950"/>
    <w:rsid w:val="00172ADA"/>
    <w:rsid w:val="00176FD0"/>
    <w:rsid w:val="0018226A"/>
    <w:rsid w:val="00183DA5"/>
    <w:rsid w:val="00186F83"/>
    <w:rsid w:val="001A481B"/>
    <w:rsid w:val="001A65E5"/>
    <w:rsid w:val="001B060F"/>
    <w:rsid w:val="001B10EE"/>
    <w:rsid w:val="001B7038"/>
    <w:rsid w:val="001C2DF4"/>
    <w:rsid w:val="001D608F"/>
    <w:rsid w:val="001E3CCF"/>
    <w:rsid w:val="001E60CC"/>
    <w:rsid w:val="001F17F2"/>
    <w:rsid w:val="001F7CFB"/>
    <w:rsid w:val="00226A7A"/>
    <w:rsid w:val="00237373"/>
    <w:rsid w:val="00237D6E"/>
    <w:rsid w:val="00241716"/>
    <w:rsid w:val="002653B5"/>
    <w:rsid w:val="00281A23"/>
    <w:rsid w:val="00285A62"/>
    <w:rsid w:val="00293789"/>
    <w:rsid w:val="002A2A75"/>
    <w:rsid w:val="002A74C1"/>
    <w:rsid w:val="002C48E5"/>
    <w:rsid w:val="002D4BE2"/>
    <w:rsid w:val="002F36AE"/>
    <w:rsid w:val="002F3D93"/>
    <w:rsid w:val="002F3EAF"/>
    <w:rsid w:val="002F657E"/>
    <w:rsid w:val="003008C5"/>
    <w:rsid w:val="00302719"/>
    <w:rsid w:val="00310885"/>
    <w:rsid w:val="00314C32"/>
    <w:rsid w:val="00317222"/>
    <w:rsid w:val="00325733"/>
    <w:rsid w:val="00327BE3"/>
    <w:rsid w:val="00333D23"/>
    <w:rsid w:val="0033568E"/>
    <w:rsid w:val="00346D0C"/>
    <w:rsid w:val="00346DD4"/>
    <w:rsid w:val="00351165"/>
    <w:rsid w:val="003722B9"/>
    <w:rsid w:val="00393FDD"/>
    <w:rsid w:val="003A1F77"/>
    <w:rsid w:val="003A3AFC"/>
    <w:rsid w:val="003B2CED"/>
    <w:rsid w:val="003C4AEB"/>
    <w:rsid w:val="003C7BC2"/>
    <w:rsid w:val="003D6495"/>
    <w:rsid w:val="003E4F89"/>
    <w:rsid w:val="003E69FB"/>
    <w:rsid w:val="003F1ABF"/>
    <w:rsid w:val="003F1BE4"/>
    <w:rsid w:val="003F7532"/>
    <w:rsid w:val="00402E89"/>
    <w:rsid w:val="00405227"/>
    <w:rsid w:val="004068D8"/>
    <w:rsid w:val="00407216"/>
    <w:rsid w:val="004117DE"/>
    <w:rsid w:val="00415031"/>
    <w:rsid w:val="00416A9B"/>
    <w:rsid w:val="004170B9"/>
    <w:rsid w:val="004175A0"/>
    <w:rsid w:val="00426A2D"/>
    <w:rsid w:val="00430145"/>
    <w:rsid w:val="0044287E"/>
    <w:rsid w:val="0044660A"/>
    <w:rsid w:val="0045163D"/>
    <w:rsid w:val="0045304E"/>
    <w:rsid w:val="00453C65"/>
    <w:rsid w:val="004562BD"/>
    <w:rsid w:val="004619A1"/>
    <w:rsid w:val="00462971"/>
    <w:rsid w:val="00475386"/>
    <w:rsid w:val="00477FE2"/>
    <w:rsid w:val="00480324"/>
    <w:rsid w:val="004821CF"/>
    <w:rsid w:val="004834BC"/>
    <w:rsid w:val="0049181E"/>
    <w:rsid w:val="00494405"/>
    <w:rsid w:val="00495D53"/>
    <w:rsid w:val="004975BC"/>
    <w:rsid w:val="004A1C59"/>
    <w:rsid w:val="004A32AE"/>
    <w:rsid w:val="004B097A"/>
    <w:rsid w:val="004B13C3"/>
    <w:rsid w:val="004B4EB1"/>
    <w:rsid w:val="004B6379"/>
    <w:rsid w:val="004C1AF6"/>
    <w:rsid w:val="004C76AB"/>
    <w:rsid w:val="004D585A"/>
    <w:rsid w:val="004E20DA"/>
    <w:rsid w:val="004E6BCA"/>
    <w:rsid w:val="004F07F1"/>
    <w:rsid w:val="004F0CF4"/>
    <w:rsid w:val="004F1EC3"/>
    <w:rsid w:val="004F703F"/>
    <w:rsid w:val="004F75D8"/>
    <w:rsid w:val="00504538"/>
    <w:rsid w:val="00512065"/>
    <w:rsid w:val="005213AC"/>
    <w:rsid w:val="005221E6"/>
    <w:rsid w:val="00523B43"/>
    <w:rsid w:val="00524234"/>
    <w:rsid w:val="00524596"/>
    <w:rsid w:val="0053113B"/>
    <w:rsid w:val="005424EC"/>
    <w:rsid w:val="005512A6"/>
    <w:rsid w:val="005514C4"/>
    <w:rsid w:val="005517FA"/>
    <w:rsid w:val="0055692E"/>
    <w:rsid w:val="00557F5D"/>
    <w:rsid w:val="005634CB"/>
    <w:rsid w:val="0056628F"/>
    <w:rsid w:val="00567CF2"/>
    <w:rsid w:val="0058069C"/>
    <w:rsid w:val="00583CA5"/>
    <w:rsid w:val="00584812"/>
    <w:rsid w:val="00595DBC"/>
    <w:rsid w:val="005A1CB3"/>
    <w:rsid w:val="005A3ADC"/>
    <w:rsid w:val="005A5EE6"/>
    <w:rsid w:val="005B1EC0"/>
    <w:rsid w:val="005B381D"/>
    <w:rsid w:val="005B49BE"/>
    <w:rsid w:val="005C01AE"/>
    <w:rsid w:val="005C2165"/>
    <w:rsid w:val="005C2C1B"/>
    <w:rsid w:val="005C4B81"/>
    <w:rsid w:val="005C5EA1"/>
    <w:rsid w:val="005C6C6E"/>
    <w:rsid w:val="005D0701"/>
    <w:rsid w:val="005D074F"/>
    <w:rsid w:val="005D306A"/>
    <w:rsid w:val="005D58A5"/>
    <w:rsid w:val="005E088B"/>
    <w:rsid w:val="005E69F8"/>
    <w:rsid w:val="005F4104"/>
    <w:rsid w:val="005F4527"/>
    <w:rsid w:val="005F7A0D"/>
    <w:rsid w:val="00600DFB"/>
    <w:rsid w:val="006021D0"/>
    <w:rsid w:val="0061464A"/>
    <w:rsid w:val="00615C77"/>
    <w:rsid w:val="00617987"/>
    <w:rsid w:val="00623945"/>
    <w:rsid w:val="00626ED0"/>
    <w:rsid w:val="00632070"/>
    <w:rsid w:val="00643E30"/>
    <w:rsid w:val="006458B2"/>
    <w:rsid w:val="00650EDD"/>
    <w:rsid w:val="00655D27"/>
    <w:rsid w:val="00660E25"/>
    <w:rsid w:val="00663978"/>
    <w:rsid w:val="00681086"/>
    <w:rsid w:val="00681D26"/>
    <w:rsid w:val="006A0B3D"/>
    <w:rsid w:val="006B2387"/>
    <w:rsid w:val="006B41B8"/>
    <w:rsid w:val="006B7AFA"/>
    <w:rsid w:val="006C298F"/>
    <w:rsid w:val="006D5FE7"/>
    <w:rsid w:val="006E01FD"/>
    <w:rsid w:val="006E3C64"/>
    <w:rsid w:val="006E4ED7"/>
    <w:rsid w:val="006E5BDF"/>
    <w:rsid w:val="00705B44"/>
    <w:rsid w:val="00714105"/>
    <w:rsid w:val="007219FD"/>
    <w:rsid w:val="00721AFC"/>
    <w:rsid w:val="0072287A"/>
    <w:rsid w:val="00725C06"/>
    <w:rsid w:val="00726FB2"/>
    <w:rsid w:val="00730BA1"/>
    <w:rsid w:val="007362DE"/>
    <w:rsid w:val="007364EE"/>
    <w:rsid w:val="00745C9F"/>
    <w:rsid w:val="0074701B"/>
    <w:rsid w:val="00750944"/>
    <w:rsid w:val="00755316"/>
    <w:rsid w:val="00763449"/>
    <w:rsid w:val="00763BBA"/>
    <w:rsid w:val="00773CBE"/>
    <w:rsid w:val="00780787"/>
    <w:rsid w:val="00782232"/>
    <w:rsid w:val="007826DC"/>
    <w:rsid w:val="0078274C"/>
    <w:rsid w:val="00792F1A"/>
    <w:rsid w:val="007A0E90"/>
    <w:rsid w:val="007A413B"/>
    <w:rsid w:val="007A69C3"/>
    <w:rsid w:val="007A7E80"/>
    <w:rsid w:val="007B7F2B"/>
    <w:rsid w:val="007D01E6"/>
    <w:rsid w:val="007D24AD"/>
    <w:rsid w:val="007D4DC3"/>
    <w:rsid w:val="007D6F53"/>
    <w:rsid w:val="007E2624"/>
    <w:rsid w:val="007F40CC"/>
    <w:rsid w:val="007F6FD9"/>
    <w:rsid w:val="00803495"/>
    <w:rsid w:val="008100AA"/>
    <w:rsid w:val="008124CF"/>
    <w:rsid w:val="00814D29"/>
    <w:rsid w:val="0081608B"/>
    <w:rsid w:val="0081645F"/>
    <w:rsid w:val="00817815"/>
    <w:rsid w:val="008209C5"/>
    <w:rsid w:val="00841643"/>
    <w:rsid w:val="00842402"/>
    <w:rsid w:val="00843216"/>
    <w:rsid w:val="00844C50"/>
    <w:rsid w:val="00845179"/>
    <w:rsid w:val="00847E47"/>
    <w:rsid w:val="008626C3"/>
    <w:rsid w:val="00862838"/>
    <w:rsid w:val="00881274"/>
    <w:rsid w:val="00896B8A"/>
    <w:rsid w:val="008A4E7E"/>
    <w:rsid w:val="008A5F9C"/>
    <w:rsid w:val="008C5EBF"/>
    <w:rsid w:val="008D20D0"/>
    <w:rsid w:val="008E11A5"/>
    <w:rsid w:val="008E3B81"/>
    <w:rsid w:val="008E44A4"/>
    <w:rsid w:val="008E71C0"/>
    <w:rsid w:val="008F13C9"/>
    <w:rsid w:val="008F23B6"/>
    <w:rsid w:val="009009D3"/>
    <w:rsid w:val="00904A7E"/>
    <w:rsid w:val="00912636"/>
    <w:rsid w:val="00913320"/>
    <w:rsid w:val="009164DA"/>
    <w:rsid w:val="00921801"/>
    <w:rsid w:val="00927585"/>
    <w:rsid w:val="00931A7D"/>
    <w:rsid w:val="00931C99"/>
    <w:rsid w:val="009339E0"/>
    <w:rsid w:val="009413EE"/>
    <w:rsid w:val="0094531C"/>
    <w:rsid w:val="00951B8D"/>
    <w:rsid w:val="009558F5"/>
    <w:rsid w:val="00961079"/>
    <w:rsid w:val="0096314F"/>
    <w:rsid w:val="009660F4"/>
    <w:rsid w:val="0097178E"/>
    <w:rsid w:val="00972E18"/>
    <w:rsid w:val="009739CA"/>
    <w:rsid w:val="0097431D"/>
    <w:rsid w:val="0097776C"/>
    <w:rsid w:val="009866BC"/>
    <w:rsid w:val="0099258A"/>
    <w:rsid w:val="009934E6"/>
    <w:rsid w:val="009A1FA1"/>
    <w:rsid w:val="009A2061"/>
    <w:rsid w:val="009A6BD9"/>
    <w:rsid w:val="009B0732"/>
    <w:rsid w:val="009B33BA"/>
    <w:rsid w:val="009B75FD"/>
    <w:rsid w:val="009C231F"/>
    <w:rsid w:val="009C5A0F"/>
    <w:rsid w:val="009C68AD"/>
    <w:rsid w:val="009D031B"/>
    <w:rsid w:val="009D0704"/>
    <w:rsid w:val="009D320D"/>
    <w:rsid w:val="009D63D2"/>
    <w:rsid w:val="009E1157"/>
    <w:rsid w:val="009E2D26"/>
    <w:rsid w:val="009E6821"/>
    <w:rsid w:val="009F3636"/>
    <w:rsid w:val="009F6C54"/>
    <w:rsid w:val="009F7BCC"/>
    <w:rsid w:val="00A102E8"/>
    <w:rsid w:val="00A108AD"/>
    <w:rsid w:val="00A16944"/>
    <w:rsid w:val="00A17B01"/>
    <w:rsid w:val="00A22174"/>
    <w:rsid w:val="00A2409D"/>
    <w:rsid w:val="00A265E4"/>
    <w:rsid w:val="00A34352"/>
    <w:rsid w:val="00A350D1"/>
    <w:rsid w:val="00A36348"/>
    <w:rsid w:val="00A43BBB"/>
    <w:rsid w:val="00A45DB1"/>
    <w:rsid w:val="00A50B94"/>
    <w:rsid w:val="00A526F5"/>
    <w:rsid w:val="00A55F3A"/>
    <w:rsid w:val="00A63CE5"/>
    <w:rsid w:val="00A71100"/>
    <w:rsid w:val="00A77CCC"/>
    <w:rsid w:val="00A81BD6"/>
    <w:rsid w:val="00A8716D"/>
    <w:rsid w:val="00A94A85"/>
    <w:rsid w:val="00A950E6"/>
    <w:rsid w:val="00A97E8D"/>
    <w:rsid w:val="00AA25B9"/>
    <w:rsid w:val="00AA5EFB"/>
    <w:rsid w:val="00AA792F"/>
    <w:rsid w:val="00AB1651"/>
    <w:rsid w:val="00AB4A3F"/>
    <w:rsid w:val="00AB6C98"/>
    <w:rsid w:val="00AC23E0"/>
    <w:rsid w:val="00AC248D"/>
    <w:rsid w:val="00AC315A"/>
    <w:rsid w:val="00AD0DE1"/>
    <w:rsid w:val="00AD1F8E"/>
    <w:rsid w:val="00AD4CF6"/>
    <w:rsid w:val="00AD54E3"/>
    <w:rsid w:val="00AE5E34"/>
    <w:rsid w:val="00AF2FEF"/>
    <w:rsid w:val="00AF59FA"/>
    <w:rsid w:val="00B04391"/>
    <w:rsid w:val="00B15C6B"/>
    <w:rsid w:val="00B22C5D"/>
    <w:rsid w:val="00B470DF"/>
    <w:rsid w:val="00B47A96"/>
    <w:rsid w:val="00B50485"/>
    <w:rsid w:val="00B60BBD"/>
    <w:rsid w:val="00B70613"/>
    <w:rsid w:val="00B77247"/>
    <w:rsid w:val="00B80552"/>
    <w:rsid w:val="00B82889"/>
    <w:rsid w:val="00B829EB"/>
    <w:rsid w:val="00B82B87"/>
    <w:rsid w:val="00B85251"/>
    <w:rsid w:val="00B86C51"/>
    <w:rsid w:val="00B93287"/>
    <w:rsid w:val="00BB71C5"/>
    <w:rsid w:val="00BD0FAE"/>
    <w:rsid w:val="00BD411A"/>
    <w:rsid w:val="00BD7229"/>
    <w:rsid w:val="00BE63BD"/>
    <w:rsid w:val="00BF2973"/>
    <w:rsid w:val="00C11581"/>
    <w:rsid w:val="00C116D4"/>
    <w:rsid w:val="00C14D14"/>
    <w:rsid w:val="00C153C6"/>
    <w:rsid w:val="00C20376"/>
    <w:rsid w:val="00C22AA7"/>
    <w:rsid w:val="00C22FC2"/>
    <w:rsid w:val="00C2752A"/>
    <w:rsid w:val="00C32E9B"/>
    <w:rsid w:val="00C3361E"/>
    <w:rsid w:val="00C402AC"/>
    <w:rsid w:val="00C4455F"/>
    <w:rsid w:val="00C50934"/>
    <w:rsid w:val="00C52848"/>
    <w:rsid w:val="00C56538"/>
    <w:rsid w:val="00C6068B"/>
    <w:rsid w:val="00C6079A"/>
    <w:rsid w:val="00C61E62"/>
    <w:rsid w:val="00C652E9"/>
    <w:rsid w:val="00C702FF"/>
    <w:rsid w:val="00C705C7"/>
    <w:rsid w:val="00C716D1"/>
    <w:rsid w:val="00C757B1"/>
    <w:rsid w:val="00C82EF0"/>
    <w:rsid w:val="00C845EB"/>
    <w:rsid w:val="00C84D0C"/>
    <w:rsid w:val="00C92641"/>
    <w:rsid w:val="00C93434"/>
    <w:rsid w:val="00CA0FA5"/>
    <w:rsid w:val="00CA150A"/>
    <w:rsid w:val="00CB53E3"/>
    <w:rsid w:val="00CB5892"/>
    <w:rsid w:val="00CC3F25"/>
    <w:rsid w:val="00CD0891"/>
    <w:rsid w:val="00CD4E3B"/>
    <w:rsid w:val="00CD5CEF"/>
    <w:rsid w:val="00CE23BE"/>
    <w:rsid w:val="00CE2C12"/>
    <w:rsid w:val="00CE3EBD"/>
    <w:rsid w:val="00CE7614"/>
    <w:rsid w:val="00CE7CD5"/>
    <w:rsid w:val="00CF2FAA"/>
    <w:rsid w:val="00CF34D2"/>
    <w:rsid w:val="00D02BFC"/>
    <w:rsid w:val="00D0666D"/>
    <w:rsid w:val="00D106A5"/>
    <w:rsid w:val="00D1588F"/>
    <w:rsid w:val="00D15EFC"/>
    <w:rsid w:val="00D16142"/>
    <w:rsid w:val="00D2152F"/>
    <w:rsid w:val="00D225BA"/>
    <w:rsid w:val="00D225F0"/>
    <w:rsid w:val="00D22D46"/>
    <w:rsid w:val="00D26CCA"/>
    <w:rsid w:val="00D410AF"/>
    <w:rsid w:val="00D43BD9"/>
    <w:rsid w:val="00D52255"/>
    <w:rsid w:val="00D60316"/>
    <w:rsid w:val="00D667EC"/>
    <w:rsid w:val="00D75065"/>
    <w:rsid w:val="00D76ED9"/>
    <w:rsid w:val="00D77C76"/>
    <w:rsid w:val="00D77CEC"/>
    <w:rsid w:val="00D82B2F"/>
    <w:rsid w:val="00D82B79"/>
    <w:rsid w:val="00D95993"/>
    <w:rsid w:val="00D972D9"/>
    <w:rsid w:val="00DA4245"/>
    <w:rsid w:val="00DA66A3"/>
    <w:rsid w:val="00DA784B"/>
    <w:rsid w:val="00DD08BA"/>
    <w:rsid w:val="00DD0DC2"/>
    <w:rsid w:val="00DD714C"/>
    <w:rsid w:val="00DE3B5B"/>
    <w:rsid w:val="00DE43C3"/>
    <w:rsid w:val="00DF2C12"/>
    <w:rsid w:val="00DF35A5"/>
    <w:rsid w:val="00DF4287"/>
    <w:rsid w:val="00DF6F15"/>
    <w:rsid w:val="00E01793"/>
    <w:rsid w:val="00E30A82"/>
    <w:rsid w:val="00E31217"/>
    <w:rsid w:val="00E329B1"/>
    <w:rsid w:val="00E3621A"/>
    <w:rsid w:val="00E37C2F"/>
    <w:rsid w:val="00E401D1"/>
    <w:rsid w:val="00E45353"/>
    <w:rsid w:val="00E47832"/>
    <w:rsid w:val="00E478C7"/>
    <w:rsid w:val="00E60E43"/>
    <w:rsid w:val="00E7027F"/>
    <w:rsid w:val="00E720A9"/>
    <w:rsid w:val="00E7219B"/>
    <w:rsid w:val="00E80C04"/>
    <w:rsid w:val="00E8300E"/>
    <w:rsid w:val="00E8420F"/>
    <w:rsid w:val="00E90F9A"/>
    <w:rsid w:val="00E96FC2"/>
    <w:rsid w:val="00EA2FA7"/>
    <w:rsid w:val="00EA6EAA"/>
    <w:rsid w:val="00EC1E76"/>
    <w:rsid w:val="00EC282E"/>
    <w:rsid w:val="00EC2C3B"/>
    <w:rsid w:val="00EC3203"/>
    <w:rsid w:val="00EC4829"/>
    <w:rsid w:val="00ED0CAD"/>
    <w:rsid w:val="00ED6E83"/>
    <w:rsid w:val="00ED7DB1"/>
    <w:rsid w:val="00EE024C"/>
    <w:rsid w:val="00EE277D"/>
    <w:rsid w:val="00EF0B45"/>
    <w:rsid w:val="00EF1248"/>
    <w:rsid w:val="00EF20EB"/>
    <w:rsid w:val="00F11CD1"/>
    <w:rsid w:val="00F14799"/>
    <w:rsid w:val="00F24D65"/>
    <w:rsid w:val="00F2648A"/>
    <w:rsid w:val="00F30B25"/>
    <w:rsid w:val="00F314CD"/>
    <w:rsid w:val="00F37576"/>
    <w:rsid w:val="00F40103"/>
    <w:rsid w:val="00F412A8"/>
    <w:rsid w:val="00F439B9"/>
    <w:rsid w:val="00F450EA"/>
    <w:rsid w:val="00F4603E"/>
    <w:rsid w:val="00F470AE"/>
    <w:rsid w:val="00F51C8E"/>
    <w:rsid w:val="00F54A7A"/>
    <w:rsid w:val="00F641A7"/>
    <w:rsid w:val="00F65316"/>
    <w:rsid w:val="00F7066E"/>
    <w:rsid w:val="00F72EC1"/>
    <w:rsid w:val="00F8003D"/>
    <w:rsid w:val="00F85E94"/>
    <w:rsid w:val="00F8774F"/>
    <w:rsid w:val="00F92C4D"/>
    <w:rsid w:val="00F959B8"/>
    <w:rsid w:val="00F9668B"/>
    <w:rsid w:val="00F97043"/>
    <w:rsid w:val="00FA259B"/>
    <w:rsid w:val="00FA3034"/>
    <w:rsid w:val="00FB219C"/>
    <w:rsid w:val="00FB2905"/>
    <w:rsid w:val="00FB4842"/>
    <w:rsid w:val="00FC203B"/>
    <w:rsid w:val="00FC4273"/>
    <w:rsid w:val="00FD64AA"/>
    <w:rsid w:val="00FE5528"/>
    <w:rsid w:val="00FE5A2B"/>
    <w:rsid w:val="00FE6376"/>
    <w:rsid w:val="00FF00B9"/>
    <w:rsid w:val="00FF2AC0"/>
    <w:rsid w:val="00FF7956"/>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4689"/>
    <o:shapelayout v:ext="edit">
      <o:idmap v:ext="edit" data="1"/>
    </o:shapelayout>
  </w:shapeDefaults>
  <w:decimalSymbol w:val="."/>
  <w:listSeparator w:val=","/>
  <w14:docId w14:val="099BE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3" w:uiPriority="9" w:qFormat="1"/>
    <w:lsdException w:name="heading 4" w:uiPriority="4" w:qFormat="1"/>
    <w:lsdException w:name="toc 1" w:uiPriority="39"/>
    <w:lsdException w:name="toc 2" w:uiPriority="39"/>
    <w:lsdException w:name="toc 3" w:uiPriority="39"/>
    <w:lsdException w:name="annotation reference" w:uiPriority="99"/>
    <w:lsdException w:name="Hyperlink" w:uiPriority="99"/>
    <w:lsdException w:name="Plain Text" w:uiPriority="99"/>
    <w:lsdException w:name="Normal (Web)" w:uiPriority="99"/>
    <w:lsdException w:name="List Paragraph" w:uiPriority="34" w:qFormat="1"/>
  </w:latentStyles>
  <w:style w:type="paragraph" w:default="1" w:styleId="Normal">
    <w:name w:val="Normal"/>
    <w:qFormat/>
    <w:rsid w:val="00663978"/>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5B49BE"/>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663978"/>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5F410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F410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F410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F410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semiHidden/>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5B49BE"/>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663978"/>
    <w:rPr>
      <w:rFonts w:ascii="Segoe UI" w:eastAsiaTheme="majorEastAsia" w:hAnsi="Segoe UI" w:cstheme="majorBidi"/>
      <w:b/>
      <w:bCs/>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E60E43"/>
    <w:pPr>
      <w:shd w:val="clear" w:color="auto" w:fill="FFFF99"/>
      <w:spacing w:after="120"/>
    </w:pPr>
    <w:rPr>
      <w:color w:val="auto"/>
      <w:sz w:val="20"/>
      <w:szCs w:val="20"/>
    </w:rPr>
  </w:style>
  <w:style w:type="character" w:customStyle="1" w:styleId="FigurecaptionChar">
    <w:name w:val="Figure caption Char"/>
    <w:basedOn w:val="DefaultParagraphFont"/>
    <w:link w:val="Figurecaption"/>
    <w:uiPriority w:val="5"/>
    <w:rsid w:val="00E60E43"/>
    <w:rPr>
      <w:rFonts w:ascii="Segoe UI" w:hAnsi="Segoe UI" w:cs="Segoe UI"/>
      <w:b/>
      <w:bCs/>
      <w:sz w:val="20"/>
      <w:szCs w:val="20"/>
      <w:shd w:val="clear" w:color="auto" w:fill="FFFF99"/>
    </w:rPr>
  </w:style>
  <w:style w:type="paragraph" w:customStyle="1" w:styleId="Tablecaption">
    <w:name w:val="Table caption"/>
    <w:basedOn w:val="Caption"/>
    <w:uiPriority w:val="5"/>
    <w:qFormat/>
    <w:rsid w:val="00E60E43"/>
    <w:pPr>
      <w:shd w:val="clear" w:color="auto" w:fill="FFFF99"/>
      <w:spacing w:after="0"/>
    </w:pPr>
    <w:rPr>
      <w:color w:val="auto"/>
      <w:sz w:val="20"/>
      <w:szCs w:val="20"/>
    </w:rPr>
  </w:style>
  <w:style w:type="character" w:customStyle="1" w:styleId="Heading6Char">
    <w:name w:val="Heading 6 Char"/>
    <w:basedOn w:val="DefaultParagraphFont"/>
    <w:link w:val="Heading6"/>
    <w:uiPriority w:val="9"/>
    <w:semiHidden/>
    <w:rsid w:val="005F410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F41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F41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F4104"/>
    <w:rPr>
      <w:rFonts w:asciiTheme="majorHAnsi" w:eastAsiaTheme="majorEastAsia" w:hAnsiTheme="majorHAnsi" w:cstheme="majorBidi"/>
      <w:i/>
      <w:iCs/>
      <w:color w:val="404040" w:themeColor="text1" w:themeTint="BF"/>
      <w:sz w:val="20"/>
      <w:szCs w:val="20"/>
    </w:rPr>
  </w:style>
  <w:style w:type="paragraph" w:customStyle="1" w:styleId="Figure">
    <w:name w:val="Figure"/>
    <w:basedOn w:val="Normal"/>
    <w:uiPriority w:val="99"/>
    <w:qFormat/>
    <w:rsid w:val="007826DC"/>
    <w:pPr>
      <w:spacing w:after="0" w:line="240" w:lineRule="auto"/>
    </w:pPr>
    <w:rPr>
      <w:rFonts w:ascii="Times New Roman" w:eastAsia="Times New Roman" w:hAnsi="Times New Roman" w:cs="Times New Roman"/>
      <w:b/>
      <w:sz w:val="24"/>
      <w:szCs w:val="24"/>
    </w:rPr>
  </w:style>
  <w:style w:type="character" w:styleId="CommentReference">
    <w:name w:val="annotation reference"/>
    <w:basedOn w:val="DefaultParagraphFont"/>
    <w:uiPriority w:val="99"/>
    <w:semiHidden/>
    <w:unhideWhenUsed/>
    <w:rsid w:val="007826DC"/>
    <w:rPr>
      <w:sz w:val="16"/>
      <w:szCs w:val="16"/>
    </w:rPr>
  </w:style>
  <w:style w:type="paragraph" w:styleId="CommentText">
    <w:name w:val="annotation text"/>
    <w:basedOn w:val="Normal"/>
    <w:link w:val="CommentTextChar"/>
    <w:uiPriority w:val="99"/>
    <w:unhideWhenUsed/>
    <w:rsid w:val="007826D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826DC"/>
    <w:rPr>
      <w:rFonts w:ascii="Times New Roman" w:eastAsia="Times New Roman" w:hAnsi="Times New Roman" w:cs="Times New Roman"/>
      <w:sz w:val="20"/>
      <w:szCs w:val="20"/>
    </w:rPr>
  </w:style>
  <w:style w:type="paragraph" w:customStyle="1" w:styleId="Figuremessage">
    <w:name w:val="Figure message"/>
    <w:basedOn w:val="Normal"/>
    <w:qFormat/>
    <w:rsid w:val="00E60E43"/>
    <w:pPr>
      <w:shd w:val="clear" w:color="auto" w:fill="FFFF99"/>
      <w:spacing w:line="240" w:lineRule="auto"/>
    </w:pPr>
    <w:rPr>
      <w:rFonts w:cs="Arial"/>
      <w:sz w:val="18"/>
      <w:szCs w:val="18"/>
    </w:rPr>
  </w:style>
  <w:style w:type="table" w:styleId="TableGrid">
    <w:name w:val="Table Grid"/>
    <w:basedOn w:val="TableNormal"/>
    <w:uiPriority w:val="59"/>
    <w:rsid w:val="00CB53E3"/>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TMLPreformatted">
    <w:name w:val="HTML Preformatted"/>
    <w:basedOn w:val="Normal"/>
    <w:link w:val="HTMLPreformattedChar"/>
    <w:uiPriority w:val="99"/>
    <w:unhideWhenUsed/>
    <w:rsid w:val="00CB5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CB53E3"/>
    <w:rPr>
      <w:rFonts w:ascii="Courier New" w:eastAsia="Times New Roman" w:hAnsi="Courier New" w:cs="Courier New"/>
      <w:sz w:val="20"/>
      <w:szCs w:val="20"/>
      <w:lang w:eastAsia="en-AU"/>
    </w:rPr>
  </w:style>
  <w:style w:type="paragraph" w:styleId="NormalWeb">
    <w:name w:val="Normal (Web)"/>
    <w:basedOn w:val="Normal"/>
    <w:uiPriority w:val="99"/>
    <w:unhideWhenUsed/>
    <w:rsid w:val="005C5EA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C1E76"/>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EC1E76"/>
    <w:rPr>
      <w:rFonts w:ascii="Segoe UI" w:eastAsia="Times New Roman" w:hAnsi="Segoe UI" w:cs="Segoe UI"/>
      <w:b/>
      <w:bCs/>
      <w:sz w:val="20"/>
      <w:szCs w:val="20"/>
    </w:rPr>
  </w:style>
  <w:style w:type="paragraph" w:styleId="TOCHeading">
    <w:name w:val="TOC Heading"/>
    <w:basedOn w:val="Heading1"/>
    <w:next w:val="Normal"/>
    <w:uiPriority w:val="39"/>
    <w:unhideWhenUsed/>
    <w:qFormat/>
    <w:rsid w:val="00DE43C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DE43C3"/>
    <w:pPr>
      <w:spacing w:after="100"/>
    </w:pPr>
  </w:style>
  <w:style w:type="paragraph" w:styleId="TOC2">
    <w:name w:val="toc 2"/>
    <w:basedOn w:val="Normal"/>
    <w:next w:val="Normal"/>
    <w:autoRedefine/>
    <w:uiPriority w:val="39"/>
    <w:unhideWhenUsed/>
    <w:rsid w:val="00DE43C3"/>
    <w:pPr>
      <w:spacing w:after="100"/>
      <w:ind w:left="220"/>
    </w:pPr>
  </w:style>
  <w:style w:type="paragraph" w:styleId="TOC3">
    <w:name w:val="toc 3"/>
    <w:basedOn w:val="Normal"/>
    <w:next w:val="Normal"/>
    <w:autoRedefine/>
    <w:uiPriority w:val="39"/>
    <w:unhideWhenUsed/>
    <w:rsid w:val="00DE43C3"/>
    <w:pPr>
      <w:spacing w:after="100"/>
      <w:ind w:left="440"/>
    </w:pPr>
  </w:style>
  <w:style w:type="character" w:styleId="Hyperlink">
    <w:name w:val="Hyperlink"/>
    <w:basedOn w:val="DefaultParagraphFont"/>
    <w:uiPriority w:val="99"/>
    <w:unhideWhenUsed/>
    <w:rsid w:val="00DE43C3"/>
    <w:rPr>
      <w:color w:val="0000FF" w:themeColor="hyperlink"/>
      <w:u w:val="single"/>
    </w:rPr>
  </w:style>
  <w:style w:type="paragraph" w:styleId="Caption">
    <w:name w:val="caption"/>
    <w:basedOn w:val="Normal"/>
    <w:next w:val="Normal"/>
    <w:rsid w:val="00660E25"/>
    <w:pPr>
      <w:spacing w:line="240" w:lineRule="auto"/>
    </w:pPr>
    <w:rPr>
      <w:b/>
      <w:bCs/>
      <w:color w:val="4F81BD" w:themeColor="accent1"/>
      <w:sz w:val="18"/>
      <w:szCs w:val="18"/>
    </w:rPr>
  </w:style>
  <w:style w:type="paragraph" w:styleId="Revision">
    <w:name w:val="Revision"/>
    <w:hidden/>
    <w:rsid w:val="00A94A85"/>
    <w:pPr>
      <w:spacing w:after="0" w:line="240" w:lineRule="auto"/>
    </w:pPr>
    <w:rPr>
      <w:rFonts w:ascii="Segoe UI" w:hAnsi="Segoe UI" w:cs="Segoe UI"/>
    </w:rPr>
  </w:style>
  <w:style w:type="paragraph" w:customStyle="1" w:styleId="Afterfigurespacing">
    <w:name w:val="After figure spacing"/>
    <w:basedOn w:val="Normal"/>
    <w:link w:val="AfterfigurespacingChar"/>
    <w:qFormat/>
    <w:rsid w:val="00C402AC"/>
    <w:pPr>
      <w:spacing w:after="0"/>
      <w:ind w:right="454"/>
    </w:pPr>
    <w:rPr>
      <w:sz w:val="20"/>
      <w:szCs w:val="20"/>
    </w:rPr>
  </w:style>
  <w:style w:type="character" w:customStyle="1" w:styleId="AfterfigurespacingChar">
    <w:name w:val="After figure spacing Char"/>
    <w:basedOn w:val="DefaultParagraphFont"/>
    <w:link w:val="Afterfigurespacing"/>
    <w:rsid w:val="00C402AC"/>
    <w:rPr>
      <w:rFonts w:ascii="Segoe UI" w:hAnsi="Segoe UI" w:cs="Segoe UI"/>
      <w:sz w:val="20"/>
      <w:szCs w:val="20"/>
    </w:rPr>
  </w:style>
  <w:style w:type="character" w:customStyle="1" w:styleId="ListParagraphChar">
    <w:name w:val="List Paragraph Char"/>
    <w:basedOn w:val="DefaultParagraphFont"/>
    <w:link w:val="ListParagraph"/>
    <w:uiPriority w:val="34"/>
    <w:locked/>
    <w:rsid w:val="005F7A0D"/>
    <w:rPr>
      <w:rFonts w:ascii="Segoe UI" w:hAnsi="Segoe UI" w:cs="Segoe UI"/>
    </w:rPr>
  </w:style>
  <w:style w:type="paragraph" w:styleId="PlainText">
    <w:name w:val="Plain Text"/>
    <w:basedOn w:val="Normal"/>
    <w:link w:val="PlainTextChar"/>
    <w:uiPriority w:val="99"/>
    <w:unhideWhenUsed/>
    <w:rsid w:val="009A6BD9"/>
    <w:pPr>
      <w:spacing w:after="0" w:line="240" w:lineRule="auto"/>
    </w:pPr>
    <w:rPr>
      <w:rFonts w:ascii="Calibri" w:hAnsi="Calibri" w:cstheme="minorBidi"/>
      <w:szCs w:val="21"/>
    </w:rPr>
  </w:style>
  <w:style w:type="character" w:customStyle="1" w:styleId="PlainTextChar">
    <w:name w:val="Plain Text Char"/>
    <w:basedOn w:val="DefaultParagraphFont"/>
    <w:link w:val="PlainText"/>
    <w:uiPriority w:val="99"/>
    <w:rsid w:val="009A6BD9"/>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3" w:uiPriority="9" w:qFormat="1"/>
    <w:lsdException w:name="heading 4" w:uiPriority="4" w:qFormat="1"/>
    <w:lsdException w:name="toc 1" w:uiPriority="39"/>
    <w:lsdException w:name="toc 2" w:uiPriority="39"/>
    <w:lsdException w:name="toc 3" w:uiPriority="39"/>
    <w:lsdException w:name="annotation reference" w:uiPriority="99"/>
    <w:lsdException w:name="Hyperlink" w:uiPriority="99"/>
    <w:lsdException w:name="Plain Text" w:uiPriority="99"/>
    <w:lsdException w:name="Normal (Web)" w:uiPriority="99"/>
    <w:lsdException w:name="List Paragraph" w:uiPriority="34" w:qFormat="1"/>
  </w:latentStyles>
  <w:style w:type="paragraph" w:default="1" w:styleId="Normal">
    <w:name w:val="Normal"/>
    <w:qFormat/>
    <w:rsid w:val="00663978"/>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5B49BE"/>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663978"/>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5F410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F410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F410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F410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semiHidden/>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5B49BE"/>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663978"/>
    <w:rPr>
      <w:rFonts w:ascii="Segoe UI" w:eastAsiaTheme="majorEastAsia" w:hAnsi="Segoe UI" w:cstheme="majorBidi"/>
      <w:b/>
      <w:bCs/>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Caption"/>
    <w:link w:val="FigurecaptionChar"/>
    <w:uiPriority w:val="5"/>
    <w:qFormat/>
    <w:rsid w:val="00E60E43"/>
    <w:pPr>
      <w:shd w:val="clear" w:color="auto" w:fill="FFFF99"/>
      <w:spacing w:after="120"/>
    </w:pPr>
    <w:rPr>
      <w:color w:val="auto"/>
      <w:sz w:val="20"/>
      <w:szCs w:val="20"/>
    </w:rPr>
  </w:style>
  <w:style w:type="character" w:customStyle="1" w:styleId="FigurecaptionChar">
    <w:name w:val="Figure caption Char"/>
    <w:basedOn w:val="DefaultParagraphFont"/>
    <w:link w:val="Figurecaption"/>
    <w:uiPriority w:val="5"/>
    <w:rsid w:val="00E60E43"/>
    <w:rPr>
      <w:rFonts w:ascii="Segoe UI" w:hAnsi="Segoe UI" w:cs="Segoe UI"/>
      <w:b/>
      <w:bCs/>
      <w:sz w:val="20"/>
      <w:szCs w:val="20"/>
      <w:shd w:val="clear" w:color="auto" w:fill="FFFF99"/>
    </w:rPr>
  </w:style>
  <w:style w:type="paragraph" w:customStyle="1" w:styleId="Tablecaption">
    <w:name w:val="Table caption"/>
    <w:basedOn w:val="Caption"/>
    <w:uiPriority w:val="5"/>
    <w:qFormat/>
    <w:rsid w:val="00E60E43"/>
    <w:pPr>
      <w:shd w:val="clear" w:color="auto" w:fill="FFFF99"/>
      <w:spacing w:after="0"/>
    </w:pPr>
    <w:rPr>
      <w:color w:val="auto"/>
      <w:sz w:val="20"/>
      <w:szCs w:val="20"/>
    </w:rPr>
  </w:style>
  <w:style w:type="character" w:customStyle="1" w:styleId="Heading6Char">
    <w:name w:val="Heading 6 Char"/>
    <w:basedOn w:val="DefaultParagraphFont"/>
    <w:link w:val="Heading6"/>
    <w:uiPriority w:val="9"/>
    <w:semiHidden/>
    <w:rsid w:val="005F410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F41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F41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F4104"/>
    <w:rPr>
      <w:rFonts w:asciiTheme="majorHAnsi" w:eastAsiaTheme="majorEastAsia" w:hAnsiTheme="majorHAnsi" w:cstheme="majorBidi"/>
      <w:i/>
      <w:iCs/>
      <w:color w:val="404040" w:themeColor="text1" w:themeTint="BF"/>
      <w:sz w:val="20"/>
      <w:szCs w:val="20"/>
    </w:rPr>
  </w:style>
  <w:style w:type="paragraph" w:customStyle="1" w:styleId="Figure">
    <w:name w:val="Figure"/>
    <w:basedOn w:val="Normal"/>
    <w:uiPriority w:val="99"/>
    <w:qFormat/>
    <w:rsid w:val="007826DC"/>
    <w:pPr>
      <w:spacing w:after="0" w:line="240" w:lineRule="auto"/>
    </w:pPr>
    <w:rPr>
      <w:rFonts w:ascii="Times New Roman" w:eastAsia="Times New Roman" w:hAnsi="Times New Roman" w:cs="Times New Roman"/>
      <w:b/>
      <w:sz w:val="24"/>
      <w:szCs w:val="24"/>
    </w:rPr>
  </w:style>
  <w:style w:type="character" w:styleId="CommentReference">
    <w:name w:val="annotation reference"/>
    <w:basedOn w:val="DefaultParagraphFont"/>
    <w:uiPriority w:val="99"/>
    <w:semiHidden/>
    <w:unhideWhenUsed/>
    <w:rsid w:val="007826DC"/>
    <w:rPr>
      <w:sz w:val="16"/>
      <w:szCs w:val="16"/>
    </w:rPr>
  </w:style>
  <w:style w:type="paragraph" w:styleId="CommentText">
    <w:name w:val="annotation text"/>
    <w:basedOn w:val="Normal"/>
    <w:link w:val="CommentTextChar"/>
    <w:uiPriority w:val="99"/>
    <w:unhideWhenUsed/>
    <w:rsid w:val="007826D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826DC"/>
    <w:rPr>
      <w:rFonts w:ascii="Times New Roman" w:eastAsia="Times New Roman" w:hAnsi="Times New Roman" w:cs="Times New Roman"/>
      <w:sz w:val="20"/>
      <w:szCs w:val="20"/>
    </w:rPr>
  </w:style>
  <w:style w:type="paragraph" w:customStyle="1" w:styleId="Figuremessage">
    <w:name w:val="Figure message"/>
    <w:basedOn w:val="Normal"/>
    <w:qFormat/>
    <w:rsid w:val="00E60E43"/>
    <w:pPr>
      <w:shd w:val="clear" w:color="auto" w:fill="FFFF99"/>
      <w:spacing w:line="240" w:lineRule="auto"/>
    </w:pPr>
    <w:rPr>
      <w:rFonts w:cs="Arial"/>
      <w:sz w:val="18"/>
      <w:szCs w:val="18"/>
    </w:rPr>
  </w:style>
  <w:style w:type="table" w:styleId="TableGrid">
    <w:name w:val="Table Grid"/>
    <w:basedOn w:val="TableNormal"/>
    <w:uiPriority w:val="59"/>
    <w:rsid w:val="00CB53E3"/>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TMLPreformatted">
    <w:name w:val="HTML Preformatted"/>
    <w:basedOn w:val="Normal"/>
    <w:link w:val="HTMLPreformattedChar"/>
    <w:uiPriority w:val="99"/>
    <w:unhideWhenUsed/>
    <w:rsid w:val="00CB5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CB53E3"/>
    <w:rPr>
      <w:rFonts w:ascii="Courier New" w:eastAsia="Times New Roman" w:hAnsi="Courier New" w:cs="Courier New"/>
      <w:sz w:val="20"/>
      <w:szCs w:val="20"/>
      <w:lang w:eastAsia="en-AU"/>
    </w:rPr>
  </w:style>
  <w:style w:type="paragraph" w:styleId="NormalWeb">
    <w:name w:val="Normal (Web)"/>
    <w:basedOn w:val="Normal"/>
    <w:uiPriority w:val="99"/>
    <w:unhideWhenUsed/>
    <w:rsid w:val="005C5EA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C1E76"/>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EC1E76"/>
    <w:rPr>
      <w:rFonts w:ascii="Segoe UI" w:eastAsia="Times New Roman" w:hAnsi="Segoe UI" w:cs="Segoe UI"/>
      <w:b/>
      <w:bCs/>
      <w:sz w:val="20"/>
      <w:szCs w:val="20"/>
    </w:rPr>
  </w:style>
  <w:style w:type="paragraph" w:styleId="TOCHeading">
    <w:name w:val="TOC Heading"/>
    <w:basedOn w:val="Heading1"/>
    <w:next w:val="Normal"/>
    <w:uiPriority w:val="39"/>
    <w:unhideWhenUsed/>
    <w:qFormat/>
    <w:rsid w:val="00DE43C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DE43C3"/>
    <w:pPr>
      <w:spacing w:after="100"/>
    </w:pPr>
  </w:style>
  <w:style w:type="paragraph" w:styleId="TOC2">
    <w:name w:val="toc 2"/>
    <w:basedOn w:val="Normal"/>
    <w:next w:val="Normal"/>
    <w:autoRedefine/>
    <w:uiPriority w:val="39"/>
    <w:unhideWhenUsed/>
    <w:rsid w:val="00DE43C3"/>
    <w:pPr>
      <w:spacing w:after="100"/>
      <w:ind w:left="220"/>
    </w:pPr>
  </w:style>
  <w:style w:type="paragraph" w:styleId="TOC3">
    <w:name w:val="toc 3"/>
    <w:basedOn w:val="Normal"/>
    <w:next w:val="Normal"/>
    <w:autoRedefine/>
    <w:uiPriority w:val="39"/>
    <w:unhideWhenUsed/>
    <w:rsid w:val="00DE43C3"/>
    <w:pPr>
      <w:spacing w:after="100"/>
      <w:ind w:left="440"/>
    </w:pPr>
  </w:style>
  <w:style w:type="character" w:styleId="Hyperlink">
    <w:name w:val="Hyperlink"/>
    <w:basedOn w:val="DefaultParagraphFont"/>
    <w:uiPriority w:val="99"/>
    <w:unhideWhenUsed/>
    <w:rsid w:val="00DE43C3"/>
    <w:rPr>
      <w:color w:val="0000FF" w:themeColor="hyperlink"/>
      <w:u w:val="single"/>
    </w:rPr>
  </w:style>
  <w:style w:type="paragraph" w:styleId="Caption">
    <w:name w:val="caption"/>
    <w:basedOn w:val="Normal"/>
    <w:next w:val="Normal"/>
    <w:rsid w:val="00660E25"/>
    <w:pPr>
      <w:spacing w:line="240" w:lineRule="auto"/>
    </w:pPr>
    <w:rPr>
      <w:b/>
      <w:bCs/>
      <w:color w:val="4F81BD" w:themeColor="accent1"/>
      <w:sz w:val="18"/>
      <w:szCs w:val="18"/>
    </w:rPr>
  </w:style>
  <w:style w:type="paragraph" w:styleId="Revision">
    <w:name w:val="Revision"/>
    <w:hidden/>
    <w:rsid w:val="00A94A85"/>
    <w:pPr>
      <w:spacing w:after="0" w:line="240" w:lineRule="auto"/>
    </w:pPr>
    <w:rPr>
      <w:rFonts w:ascii="Segoe UI" w:hAnsi="Segoe UI" w:cs="Segoe UI"/>
    </w:rPr>
  </w:style>
  <w:style w:type="paragraph" w:customStyle="1" w:styleId="Afterfigurespacing">
    <w:name w:val="After figure spacing"/>
    <w:basedOn w:val="Normal"/>
    <w:link w:val="AfterfigurespacingChar"/>
    <w:qFormat/>
    <w:rsid w:val="00C402AC"/>
    <w:pPr>
      <w:spacing w:after="0"/>
      <w:ind w:right="454"/>
    </w:pPr>
    <w:rPr>
      <w:sz w:val="20"/>
      <w:szCs w:val="20"/>
    </w:rPr>
  </w:style>
  <w:style w:type="character" w:customStyle="1" w:styleId="AfterfigurespacingChar">
    <w:name w:val="After figure spacing Char"/>
    <w:basedOn w:val="DefaultParagraphFont"/>
    <w:link w:val="Afterfigurespacing"/>
    <w:rsid w:val="00C402AC"/>
    <w:rPr>
      <w:rFonts w:ascii="Segoe UI" w:hAnsi="Segoe UI" w:cs="Segoe UI"/>
      <w:sz w:val="20"/>
      <w:szCs w:val="20"/>
    </w:rPr>
  </w:style>
  <w:style w:type="character" w:customStyle="1" w:styleId="ListParagraphChar">
    <w:name w:val="List Paragraph Char"/>
    <w:basedOn w:val="DefaultParagraphFont"/>
    <w:link w:val="ListParagraph"/>
    <w:uiPriority w:val="34"/>
    <w:locked/>
    <w:rsid w:val="005F7A0D"/>
    <w:rPr>
      <w:rFonts w:ascii="Segoe UI" w:hAnsi="Segoe UI" w:cs="Segoe UI"/>
    </w:rPr>
  </w:style>
  <w:style w:type="paragraph" w:styleId="PlainText">
    <w:name w:val="Plain Text"/>
    <w:basedOn w:val="Normal"/>
    <w:link w:val="PlainTextChar"/>
    <w:uiPriority w:val="99"/>
    <w:unhideWhenUsed/>
    <w:rsid w:val="009A6BD9"/>
    <w:pPr>
      <w:spacing w:after="0" w:line="240" w:lineRule="auto"/>
    </w:pPr>
    <w:rPr>
      <w:rFonts w:ascii="Calibri" w:hAnsi="Calibri" w:cstheme="minorBidi"/>
      <w:szCs w:val="21"/>
    </w:rPr>
  </w:style>
  <w:style w:type="character" w:customStyle="1" w:styleId="PlainTextChar">
    <w:name w:val="Plain Text Char"/>
    <w:basedOn w:val="DefaultParagraphFont"/>
    <w:link w:val="PlainText"/>
    <w:uiPriority w:val="99"/>
    <w:rsid w:val="009A6BD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09340">
      <w:bodyDiv w:val="1"/>
      <w:marLeft w:val="0"/>
      <w:marRight w:val="0"/>
      <w:marTop w:val="0"/>
      <w:marBottom w:val="0"/>
      <w:divBdr>
        <w:top w:val="none" w:sz="0" w:space="0" w:color="auto"/>
        <w:left w:val="none" w:sz="0" w:space="0" w:color="auto"/>
        <w:bottom w:val="none" w:sz="0" w:space="0" w:color="auto"/>
        <w:right w:val="none" w:sz="0" w:space="0" w:color="auto"/>
      </w:divBdr>
    </w:div>
    <w:div w:id="25067042">
      <w:bodyDiv w:val="1"/>
      <w:marLeft w:val="0"/>
      <w:marRight w:val="0"/>
      <w:marTop w:val="0"/>
      <w:marBottom w:val="0"/>
      <w:divBdr>
        <w:top w:val="none" w:sz="0" w:space="0" w:color="auto"/>
        <w:left w:val="none" w:sz="0" w:space="0" w:color="auto"/>
        <w:bottom w:val="none" w:sz="0" w:space="0" w:color="auto"/>
        <w:right w:val="none" w:sz="0" w:space="0" w:color="auto"/>
      </w:divBdr>
    </w:div>
    <w:div w:id="27727489">
      <w:bodyDiv w:val="1"/>
      <w:marLeft w:val="0"/>
      <w:marRight w:val="0"/>
      <w:marTop w:val="0"/>
      <w:marBottom w:val="0"/>
      <w:divBdr>
        <w:top w:val="none" w:sz="0" w:space="0" w:color="auto"/>
        <w:left w:val="none" w:sz="0" w:space="0" w:color="auto"/>
        <w:bottom w:val="none" w:sz="0" w:space="0" w:color="auto"/>
        <w:right w:val="none" w:sz="0" w:space="0" w:color="auto"/>
      </w:divBdr>
    </w:div>
    <w:div w:id="31341930">
      <w:bodyDiv w:val="1"/>
      <w:marLeft w:val="0"/>
      <w:marRight w:val="0"/>
      <w:marTop w:val="0"/>
      <w:marBottom w:val="0"/>
      <w:divBdr>
        <w:top w:val="none" w:sz="0" w:space="0" w:color="auto"/>
        <w:left w:val="none" w:sz="0" w:space="0" w:color="auto"/>
        <w:bottom w:val="none" w:sz="0" w:space="0" w:color="auto"/>
        <w:right w:val="none" w:sz="0" w:space="0" w:color="auto"/>
      </w:divBdr>
    </w:div>
    <w:div w:id="56755827">
      <w:bodyDiv w:val="1"/>
      <w:marLeft w:val="0"/>
      <w:marRight w:val="0"/>
      <w:marTop w:val="0"/>
      <w:marBottom w:val="0"/>
      <w:divBdr>
        <w:top w:val="none" w:sz="0" w:space="0" w:color="auto"/>
        <w:left w:val="none" w:sz="0" w:space="0" w:color="auto"/>
        <w:bottom w:val="none" w:sz="0" w:space="0" w:color="auto"/>
        <w:right w:val="none" w:sz="0" w:space="0" w:color="auto"/>
      </w:divBdr>
    </w:div>
    <w:div w:id="82841391">
      <w:bodyDiv w:val="1"/>
      <w:marLeft w:val="0"/>
      <w:marRight w:val="0"/>
      <w:marTop w:val="0"/>
      <w:marBottom w:val="0"/>
      <w:divBdr>
        <w:top w:val="none" w:sz="0" w:space="0" w:color="auto"/>
        <w:left w:val="none" w:sz="0" w:space="0" w:color="auto"/>
        <w:bottom w:val="none" w:sz="0" w:space="0" w:color="auto"/>
        <w:right w:val="none" w:sz="0" w:space="0" w:color="auto"/>
      </w:divBdr>
    </w:div>
    <w:div w:id="128473996">
      <w:bodyDiv w:val="1"/>
      <w:marLeft w:val="0"/>
      <w:marRight w:val="0"/>
      <w:marTop w:val="0"/>
      <w:marBottom w:val="0"/>
      <w:divBdr>
        <w:top w:val="none" w:sz="0" w:space="0" w:color="auto"/>
        <w:left w:val="none" w:sz="0" w:space="0" w:color="auto"/>
        <w:bottom w:val="none" w:sz="0" w:space="0" w:color="auto"/>
        <w:right w:val="none" w:sz="0" w:space="0" w:color="auto"/>
      </w:divBdr>
    </w:div>
    <w:div w:id="146675160">
      <w:bodyDiv w:val="1"/>
      <w:marLeft w:val="0"/>
      <w:marRight w:val="0"/>
      <w:marTop w:val="0"/>
      <w:marBottom w:val="0"/>
      <w:divBdr>
        <w:top w:val="none" w:sz="0" w:space="0" w:color="auto"/>
        <w:left w:val="none" w:sz="0" w:space="0" w:color="auto"/>
        <w:bottom w:val="none" w:sz="0" w:space="0" w:color="auto"/>
        <w:right w:val="none" w:sz="0" w:space="0" w:color="auto"/>
      </w:divBdr>
    </w:div>
    <w:div w:id="167911291">
      <w:bodyDiv w:val="1"/>
      <w:marLeft w:val="0"/>
      <w:marRight w:val="0"/>
      <w:marTop w:val="0"/>
      <w:marBottom w:val="0"/>
      <w:divBdr>
        <w:top w:val="none" w:sz="0" w:space="0" w:color="auto"/>
        <w:left w:val="none" w:sz="0" w:space="0" w:color="auto"/>
        <w:bottom w:val="none" w:sz="0" w:space="0" w:color="auto"/>
        <w:right w:val="none" w:sz="0" w:space="0" w:color="auto"/>
      </w:divBdr>
    </w:div>
    <w:div w:id="189757445">
      <w:bodyDiv w:val="1"/>
      <w:marLeft w:val="0"/>
      <w:marRight w:val="0"/>
      <w:marTop w:val="0"/>
      <w:marBottom w:val="0"/>
      <w:divBdr>
        <w:top w:val="none" w:sz="0" w:space="0" w:color="auto"/>
        <w:left w:val="none" w:sz="0" w:space="0" w:color="auto"/>
        <w:bottom w:val="none" w:sz="0" w:space="0" w:color="auto"/>
        <w:right w:val="none" w:sz="0" w:space="0" w:color="auto"/>
      </w:divBdr>
    </w:div>
    <w:div w:id="195891046">
      <w:bodyDiv w:val="1"/>
      <w:marLeft w:val="0"/>
      <w:marRight w:val="0"/>
      <w:marTop w:val="0"/>
      <w:marBottom w:val="0"/>
      <w:divBdr>
        <w:top w:val="none" w:sz="0" w:space="0" w:color="auto"/>
        <w:left w:val="none" w:sz="0" w:space="0" w:color="auto"/>
        <w:bottom w:val="none" w:sz="0" w:space="0" w:color="auto"/>
        <w:right w:val="none" w:sz="0" w:space="0" w:color="auto"/>
      </w:divBdr>
    </w:div>
    <w:div w:id="201750788">
      <w:bodyDiv w:val="1"/>
      <w:marLeft w:val="0"/>
      <w:marRight w:val="0"/>
      <w:marTop w:val="0"/>
      <w:marBottom w:val="0"/>
      <w:divBdr>
        <w:top w:val="none" w:sz="0" w:space="0" w:color="auto"/>
        <w:left w:val="none" w:sz="0" w:space="0" w:color="auto"/>
        <w:bottom w:val="none" w:sz="0" w:space="0" w:color="auto"/>
        <w:right w:val="none" w:sz="0" w:space="0" w:color="auto"/>
      </w:divBdr>
    </w:div>
    <w:div w:id="204105564">
      <w:bodyDiv w:val="1"/>
      <w:marLeft w:val="0"/>
      <w:marRight w:val="0"/>
      <w:marTop w:val="0"/>
      <w:marBottom w:val="0"/>
      <w:divBdr>
        <w:top w:val="none" w:sz="0" w:space="0" w:color="auto"/>
        <w:left w:val="none" w:sz="0" w:space="0" w:color="auto"/>
        <w:bottom w:val="none" w:sz="0" w:space="0" w:color="auto"/>
        <w:right w:val="none" w:sz="0" w:space="0" w:color="auto"/>
      </w:divBdr>
    </w:div>
    <w:div w:id="216864535">
      <w:bodyDiv w:val="1"/>
      <w:marLeft w:val="0"/>
      <w:marRight w:val="0"/>
      <w:marTop w:val="0"/>
      <w:marBottom w:val="0"/>
      <w:divBdr>
        <w:top w:val="none" w:sz="0" w:space="0" w:color="auto"/>
        <w:left w:val="none" w:sz="0" w:space="0" w:color="auto"/>
        <w:bottom w:val="none" w:sz="0" w:space="0" w:color="auto"/>
        <w:right w:val="none" w:sz="0" w:space="0" w:color="auto"/>
      </w:divBdr>
    </w:div>
    <w:div w:id="219248317">
      <w:bodyDiv w:val="1"/>
      <w:marLeft w:val="0"/>
      <w:marRight w:val="0"/>
      <w:marTop w:val="0"/>
      <w:marBottom w:val="0"/>
      <w:divBdr>
        <w:top w:val="none" w:sz="0" w:space="0" w:color="auto"/>
        <w:left w:val="none" w:sz="0" w:space="0" w:color="auto"/>
        <w:bottom w:val="none" w:sz="0" w:space="0" w:color="auto"/>
        <w:right w:val="none" w:sz="0" w:space="0" w:color="auto"/>
      </w:divBdr>
    </w:div>
    <w:div w:id="246037327">
      <w:bodyDiv w:val="1"/>
      <w:marLeft w:val="0"/>
      <w:marRight w:val="0"/>
      <w:marTop w:val="0"/>
      <w:marBottom w:val="0"/>
      <w:divBdr>
        <w:top w:val="none" w:sz="0" w:space="0" w:color="auto"/>
        <w:left w:val="none" w:sz="0" w:space="0" w:color="auto"/>
        <w:bottom w:val="none" w:sz="0" w:space="0" w:color="auto"/>
        <w:right w:val="none" w:sz="0" w:space="0" w:color="auto"/>
      </w:divBdr>
    </w:div>
    <w:div w:id="260381310">
      <w:bodyDiv w:val="1"/>
      <w:marLeft w:val="0"/>
      <w:marRight w:val="0"/>
      <w:marTop w:val="0"/>
      <w:marBottom w:val="0"/>
      <w:divBdr>
        <w:top w:val="none" w:sz="0" w:space="0" w:color="auto"/>
        <w:left w:val="none" w:sz="0" w:space="0" w:color="auto"/>
        <w:bottom w:val="none" w:sz="0" w:space="0" w:color="auto"/>
        <w:right w:val="none" w:sz="0" w:space="0" w:color="auto"/>
      </w:divBdr>
    </w:div>
    <w:div w:id="269550220">
      <w:bodyDiv w:val="1"/>
      <w:marLeft w:val="0"/>
      <w:marRight w:val="0"/>
      <w:marTop w:val="0"/>
      <w:marBottom w:val="0"/>
      <w:divBdr>
        <w:top w:val="none" w:sz="0" w:space="0" w:color="auto"/>
        <w:left w:val="none" w:sz="0" w:space="0" w:color="auto"/>
        <w:bottom w:val="none" w:sz="0" w:space="0" w:color="auto"/>
        <w:right w:val="none" w:sz="0" w:space="0" w:color="auto"/>
      </w:divBdr>
    </w:div>
    <w:div w:id="276110454">
      <w:bodyDiv w:val="1"/>
      <w:marLeft w:val="0"/>
      <w:marRight w:val="0"/>
      <w:marTop w:val="0"/>
      <w:marBottom w:val="0"/>
      <w:divBdr>
        <w:top w:val="none" w:sz="0" w:space="0" w:color="auto"/>
        <w:left w:val="none" w:sz="0" w:space="0" w:color="auto"/>
        <w:bottom w:val="none" w:sz="0" w:space="0" w:color="auto"/>
        <w:right w:val="none" w:sz="0" w:space="0" w:color="auto"/>
      </w:divBdr>
    </w:div>
    <w:div w:id="278344351">
      <w:bodyDiv w:val="1"/>
      <w:marLeft w:val="0"/>
      <w:marRight w:val="0"/>
      <w:marTop w:val="0"/>
      <w:marBottom w:val="0"/>
      <w:divBdr>
        <w:top w:val="none" w:sz="0" w:space="0" w:color="auto"/>
        <w:left w:val="none" w:sz="0" w:space="0" w:color="auto"/>
        <w:bottom w:val="none" w:sz="0" w:space="0" w:color="auto"/>
        <w:right w:val="none" w:sz="0" w:space="0" w:color="auto"/>
      </w:divBdr>
    </w:div>
    <w:div w:id="278416172">
      <w:bodyDiv w:val="1"/>
      <w:marLeft w:val="0"/>
      <w:marRight w:val="0"/>
      <w:marTop w:val="0"/>
      <w:marBottom w:val="0"/>
      <w:divBdr>
        <w:top w:val="none" w:sz="0" w:space="0" w:color="auto"/>
        <w:left w:val="none" w:sz="0" w:space="0" w:color="auto"/>
        <w:bottom w:val="none" w:sz="0" w:space="0" w:color="auto"/>
        <w:right w:val="none" w:sz="0" w:space="0" w:color="auto"/>
      </w:divBdr>
    </w:div>
    <w:div w:id="313879454">
      <w:bodyDiv w:val="1"/>
      <w:marLeft w:val="0"/>
      <w:marRight w:val="0"/>
      <w:marTop w:val="0"/>
      <w:marBottom w:val="0"/>
      <w:divBdr>
        <w:top w:val="none" w:sz="0" w:space="0" w:color="auto"/>
        <w:left w:val="none" w:sz="0" w:space="0" w:color="auto"/>
        <w:bottom w:val="none" w:sz="0" w:space="0" w:color="auto"/>
        <w:right w:val="none" w:sz="0" w:space="0" w:color="auto"/>
      </w:divBdr>
    </w:div>
    <w:div w:id="327099169">
      <w:bodyDiv w:val="1"/>
      <w:marLeft w:val="0"/>
      <w:marRight w:val="0"/>
      <w:marTop w:val="0"/>
      <w:marBottom w:val="0"/>
      <w:divBdr>
        <w:top w:val="none" w:sz="0" w:space="0" w:color="auto"/>
        <w:left w:val="none" w:sz="0" w:space="0" w:color="auto"/>
        <w:bottom w:val="none" w:sz="0" w:space="0" w:color="auto"/>
        <w:right w:val="none" w:sz="0" w:space="0" w:color="auto"/>
      </w:divBdr>
    </w:div>
    <w:div w:id="336079341">
      <w:bodyDiv w:val="1"/>
      <w:marLeft w:val="0"/>
      <w:marRight w:val="0"/>
      <w:marTop w:val="0"/>
      <w:marBottom w:val="0"/>
      <w:divBdr>
        <w:top w:val="none" w:sz="0" w:space="0" w:color="auto"/>
        <w:left w:val="none" w:sz="0" w:space="0" w:color="auto"/>
        <w:bottom w:val="none" w:sz="0" w:space="0" w:color="auto"/>
        <w:right w:val="none" w:sz="0" w:space="0" w:color="auto"/>
      </w:divBdr>
    </w:div>
    <w:div w:id="341782314">
      <w:bodyDiv w:val="1"/>
      <w:marLeft w:val="0"/>
      <w:marRight w:val="0"/>
      <w:marTop w:val="0"/>
      <w:marBottom w:val="0"/>
      <w:divBdr>
        <w:top w:val="none" w:sz="0" w:space="0" w:color="auto"/>
        <w:left w:val="none" w:sz="0" w:space="0" w:color="auto"/>
        <w:bottom w:val="none" w:sz="0" w:space="0" w:color="auto"/>
        <w:right w:val="none" w:sz="0" w:space="0" w:color="auto"/>
      </w:divBdr>
    </w:div>
    <w:div w:id="346635772">
      <w:bodyDiv w:val="1"/>
      <w:marLeft w:val="0"/>
      <w:marRight w:val="0"/>
      <w:marTop w:val="0"/>
      <w:marBottom w:val="0"/>
      <w:divBdr>
        <w:top w:val="none" w:sz="0" w:space="0" w:color="auto"/>
        <w:left w:val="none" w:sz="0" w:space="0" w:color="auto"/>
        <w:bottom w:val="none" w:sz="0" w:space="0" w:color="auto"/>
        <w:right w:val="none" w:sz="0" w:space="0" w:color="auto"/>
      </w:divBdr>
    </w:div>
    <w:div w:id="355735781">
      <w:bodyDiv w:val="1"/>
      <w:marLeft w:val="0"/>
      <w:marRight w:val="0"/>
      <w:marTop w:val="0"/>
      <w:marBottom w:val="0"/>
      <w:divBdr>
        <w:top w:val="none" w:sz="0" w:space="0" w:color="auto"/>
        <w:left w:val="none" w:sz="0" w:space="0" w:color="auto"/>
        <w:bottom w:val="none" w:sz="0" w:space="0" w:color="auto"/>
        <w:right w:val="none" w:sz="0" w:space="0" w:color="auto"/>
      </w:divBdr>
    </w:div>
    <w:div w:id="400637309">
      <w:bodyDiv w:val="1"/>
      <w:marLeft w:val="0"/>
      <w:marRight w:val="0"/>
      <w:marTop w:val="0"/>
      <w:marBottom w:val="0"/>
      <w:divBdr>
        <w:top w:val="none" w:sz="0" w:space="0" w:color="auto"/>
        <w:left w:val="none" w:sz="0" w:space="0" w:color="auto"/>
        <w:bottom w:val="none" w:sz="0" w:space="0" w:color="auto"/>
        <w:right w:val="none" w:sz="0" w:space="0" w:color="auto"/>
      </w:divBdr>
    </w:div>
    <w:div w:id="401027557">
      <w:bodyDiv w:val="1"/>
      <w:marLeft w:val="0"/>
      <w:marRight w:val="0"/>
      <w:marTop w:val="0"/>
      <w:marBottom w:val="0"/>
      <w:divBdr>
        <w:top w:val="none" w:sz="0" w:space="0" w:color="auto"/>
        <w:left w:val="none" w:sz="0" w:space="0" w:color="auto"/>
        <w:bottom w:val="none" w:sz="0" w:space="0" w:color="auto"/>
        <w:right w:val="none" w:sz="0" w:space="0" w:color="auto"/>
      </w:divBdr>
    </w:div>
    <w:div w:id="436566163">
      <w:bodyDiv w:val="1"/>
      <w:marLeft w:val="0"/>
      <w:marRight w:val="0"/>
      <w:marTop w:val="0"/>
      <w:marBottom w:val="0"/>
      <w:divBdr>
        <w:top w:val="none" w:sz="0" w:space="0" w:color="auto"/>
        <w:left w:val="none" w:sz="0" w:space="0" w:color="auto"/>
        <w:bottom w:val="none" w:sz="0" w:space="0" w:color="auto"/>
        <w:right w:val="none" w:sz="0" w:space="0" w:color="auto"/>
      </w:divBdr>
    </w:div>
    <w:div w:id="462694638">
      <w:bodyDiv w:val="1"/>
      <w:marLeft w:val="0"/>
      <w:marRight w:val="0"/>
      <w:marTop w:val="0"/>
      <w:marBottom w:val="0"/>
      <w:divBdr>
        <w:top w:val="none" w:sz="0" w:space="0" w:color="auto"/>
        <w:left w:val="none" w:sz="0" w:space="0" w:color="auto"/>
        <w:bottom w:val="none" w:sz="0" w:space="0" w:color="auto"/>
        <w:right w:val="none" w:sz="0" w:space="0" w:color="auto"/>
      </w:divBdr>
    </w:div>
    <w:div w:id="472869214">
      <w:bodyDiv w:val="1"/>
      <w:marLeft w:val="0"/>
      <w:marRight w:val="0"/>
      <w:marTop w:val="0"/>
      <w:marBottom w:val="0"/>
      <w:divBdr>
        <w:top w:val="none" w:sz="0" w:space="0" w:color="auto"/>
        <w:left w:val="none" w:sz="0" w:space="0" w:color="auto"/>
        <w:bottom w:val="none" w:sz="0" w:space="0" w:color="auto"/>
        <w:right w:val="none" w:sz="0" w:space="0" w:color="auto"/>
      </w:divBdr>
    </w:div>
    <w:div w:id="484316517">
      <w:bodyDiv w:val="1"/>
      <w:marLeft w:val="0"/>
      <w:marRight w:val="0"/>
      <w:marTop w:val="0"/>
      <w:marBottom w:val="0"/>
      <w:divBdr>
        <w:top w:val="none" w:sz="0" w:space="0" w:color="auto"/>
        <w:left w:val="none" w:sz="0" w:space="0" w:color="auto"/>
        <w:bottom w:val="none" w:sz="0" w:space="0" w:color="auto"/>
        <w:right w:val="none" w:sz="0" w:space="0" w:color="auto"/>
      </w:divBdr>
    </w:div>
    <w:div w:id="500239553">
      <w:bodyDiv w:val="1"/>
      <w:marLeft w:val="0"/>
      <w:marRight w:val="0"/>
      <w:marTop w:val="0"/>
      <w:marBottom w:val="0"/>
      <w:divBdr>
        <w:top w:val="none" w:sz="0" w:space="0" w:color="auto"/>
        <w:left w:val="none" w:sz="0" w:space="0" w:color="auto"/>
        <w:bottom w:val="none" w:sz="0" w:space="0" w:color="auto"/>
        <w:right w:val="none" w:sz="0" w:space="0" w:color="auto"/>
      </w:divBdr>
    </w:div>
    <w:div w:id="501969558">
      <w:bodyDiv w:val="1"/>
      <w:marLeft w:val="0"/>
      <w:marRight w:val="0"/>
      <w:marTop w:val="0"/>
      <w:marBottom w:val="0"/>
      <w:divBdr>
        <w:top w:val="none" w:sz="0" w:space="0" w:color="auto"/>
        <w:left w:val="none" w:sz="0" w:space="0" w:color="auto"/>
        <w:bottom w:val="none" w:sz="0" w:space="0" w:color="auto"/>
        <w:right w:val="none" w:sz="0" w:space="0" w:color="auto"/>
      </w:divBdr>
    </w:div>
    <w:div w:id="528371366">
      <w:bodyDiv w:val="1"/>
      <w:marLeft w:val="0"/>
      <w:marRight w:val="0"/>
      <w:marTop w:val="0"/>
      <w:marBottom w:val="0"/>
      <w:divBdr>
        <w:top w:val="none" w:sz="0" w:space="0" w:color="auto"/>
        <w:left w:val="none" w:sz="0" w:space="0" w:color="auto"/>
        <w:bottom w:val="none" w:sz="0" w:space="0" w:color="auto"/>
        <w:right w:val="none" w:sz="0" w:space="0" w:color="auto"/>
      </w:divBdr>
    </w:div>
    <w:div w:id="533272409">
      <w:bodyDiv w:val="1"/>
      <w:marLeft w:val="0"/>
      <w:marRight w:val="0"/>
      <w:marTop w:val="0"/>
      <w:marBottom w:val="0"/>
      <w:divBdr>
        <w:top w:val="none" w:sz="0" w:space="0" w:color="auto"/>
        <w:left w:val="none" w:sz="0" w:space="0" w:color="auto"/>
        <w:bottom w:val="none" w:sz="0" w:space="0" w:color="auto"/>
        <w:right w:val="none" w:sz="0" w:space="0" w:color="auto"/>
      </w:divBdr>
    </w:div>
    <w:div w:id="549876479">
      <w:bodyDiv w:val="1"/>
      <w:marLeft w:val="0"/>
      <w:marRight w:val="0"/>
      <w:marTop w:val="0"/>
      <w:marBottom w:val="0"/>
      <w:divBdr>
        <w:top w:val="none" w:sz="0" w:space="0" w:color="auto"/>
        <w:left w:val="none" w:sz="0" w:space="0" w:color="auto"/>
        <w:bottom w:val="none" w:sz="0" w:space="0" w:color="auto"/>
        <w:right w:val="none" w:sz="0" w:space="0" w:color="auto"/>
      </w:divBdr>
    </w:div>
    <w:div w:id="577204904">
      <w:bodyDiv w:val="1"/>
      <w:marLeft w:val="0"/>
      <w:marRight w:val="0"/>
      <w:marTop w:val="0"/>
      <w:marBottom w:val="0"/>
      <w:divBdr>
        <w:top w:val="none" w:sz="0" w:space="0" w:color="auto"/>
        <w:left w:val="none" w:sz="0" w:space="0" w:color="auto"/>
        <w:bottom w:val="none" w:sz="0" w:space="0" w:color="auto"/>
        <w:right w:val="none" w:sz="0" w:space="0" w:color="auto"/>
      </w:divBdr>
    </w:div>
    <w:div w:id="606236773">
      <w:bodyDiv w:val="1"/>
      <w:marLeft w:val="0"/>
      <w:marRight w:val="0"/>
      <w:marTop w:val="0"/>
      <w:marBottom w:val="0"/>
      <w:divBdr>
        <w:top w:val="none" w:sz="0" w:space="0" w:color="auto"/>
        <w:left w:val="none" w:sz="0" w:space="0" w:color="auto"/>
        <w:bottom w:val="none" w:sz="0" w:space="0" w:color="auto"/>
        <w:right w:val="none" w:sz="0" w:space="0" w:color="auto"/>
      </w:divBdr>
    </w:div>
    <w:div w:id="620382877">
      <w:bodyDiv w:val="1"/>
      <w:marLeft w:val="0"/>
      <w:marRight w:val="0"/>
      <w:marTop w:val="0"/>
      <w:marBottom w:val="0"/>
      <w:divBdr>
        <w:top w:val="none" w:sz="0" w:space="0" w:color="auto"/>
        <w:left w:val="none" w:sz="0" w:space="0" w:color="auto"/>
        <w:bottom w:val="none" w:sz="0" w:space="0" w:color="auto"/>
        <w:right w:val="none" w:sz="0" w:space="0" w:color="auto"/>
      </w:divBdr>
    </w:div>
    <w:div w:id="665088370">
      <w:bodyDiv w:val="1"/>
      <w:marLeft w:val="0"/>
      <w:marRight w:val="0"/>
      <w:marTop w:val="0"/>
      <w:marBottom w:val="0"/>
      <w:divBdr>
        <w:top w:val="none" w:sz="0" w:space="0" w:color="auto"/>
        <w:left w:val="none" w:sz="0" w:space="0" w:color="auto"/>
        <w:bottom w:val="none" w:sz="0" w:space="0" w:color="auto"/>
        <w:right w:val="none" w:sz="0" w:space="0" w:color="auto"/>
      </w:divBdr>
    </w:div>
    <w:div w:id="681512064">
      <w:bodyDiv w:val="1"/>
      <w:marLeft w:val="0"/>
      <w:marRight w:val="0"/>
      <w:marTop w:val="0"/>
      <w:marBottom w:val="0"/>
      <w:divBdr>
        <w:top w:val="none" w:sz="0" w:space="0" w:color="auto"/>
        <w:left w:val="none" w:sz="0" w:space="0" w:color="auto"/>
        <w:bottom w:val="none" w:sz="0" w:space="0" w:color="auto"/>
        <w:right w:val="none" w:sz="0" w:space="0" w:color="auto"/>
      </w:divBdr>
    </w:div>
    <w:div w:id="687751283">
      <w:bodyDiv w:val="1"/>
      <w:marLeft w:val="0"/>
      <w:marRight w:val="0"/>
      <w:marTop w:val="0"/>
      <w:marBottom w:val="0"/>
      <w:divBdr>
        <w:top w:val="none" w:sz="0" w:space="0" w:color="auto"/>
        <w:left w:val="none" w:sz="0" w:space="0" w:color="auto"/>
        <w:bottom w:val="none" w:sz="0" w:space="0" w:color="auto"/>
        <w:right w:val="none" w:sz="0" w:space="0" w:color="auto"/>
      </w:divBdr>
    </w:div>
    <w:div w:id="725907628">
      <w:bodyDiv w:val="1"/>
      <w:marLeft w:val="0"/>
      <w:marRight w:val="0"/>
      <w:marTop w:val="0"/>
      <w:marBottom w:val="0"/>
      <w:divBdr>
        <w:top w:val="none" w:sz="0" w:space="0" w:color="auto"/>
        <w:left w:val="none" w:sz="0" w:space="0" w:color="auto"/>
        <w:bottom w:val="none" w:sz="0" w:space="0" w:color="auto"/>
        <w:right w:val="none" w:sz="0" w:space="0" w:color="auto"/>
      </w:divBdr>
    </w:div>
    <w:div w:id="730808790">
      <w:bodyDiv w:val="1"/>
      <w:marLeft w:val="0"/>
      <w:marRight w:val="0"/>
      <w:marTop w:val="0"/>
      <w:marBottom w:val="0"/>
      <w:divBdr>
        <w:top w:val="none" w:sz="0" w:space="0" w:color="auto"/>
        <w:left w:val="none" w:sz="0" w:space="0" w:color="auto"/>
        <w:bottom w:val="none" w:sz="0" w:space="0" w:color="auto"/>
        <w:right w:val="none" w:sz="0" w:space="0" w:color="auto"/>
      </w:divBdr>
    </w:div>
    <w:div w:id="751319530">
      <w:bodyDiv w:val="1"/>
      <w:marLeft w:val="0"/>
      <w:marRight w:val="0"/>
      <w:marTop w:val="0"/>
      <w:marBottom w:val="0"/>
      <w:divBdr>
        <w:top w:val="none" w:sz="0" w:space="0" w:color="auto"/>
        <w:left w:val="none" w:sz="0" w:space="0" w:color="auto"/>
        <w:bottom w:val="none" w:sz="0" w:space="0" w:color="auto"/>
        <w:right w:val="none" w:sz="0" w:space="0" w:color="auto"/>
      </w:divBdr>
    </w:div>
    <w:div w:id="752434389">
      <w:bodyDiv w:val="1"/>
      <w:marLeft w:val="0"/>
      <w:marRight w:val="0"/>
      <w:marTop w:val="0"/>
      <w:marBottom w:val="0"/>
      <w:divBdr>
        <w:top w:val="none" w:sz="0" w:space="0" w:color="auto"/>
        <w:left w:val="none" w:sz="0" w:space="0" w:color="auto"/>
        <w:bottom w:val="none" w:sz="0" w:space="0" w:color="auto"/>
        <w:right w:val="none" w:sz="0" w:space="0" w:color="auto"/>
      </w:divBdr>
    </w:div>
    <w:div w:id="759254619">
      <w:bodyDiv w:val="1"/>
      <w:marLeft w:val="0"/>
      <w:marRight w:val="0"/>
      <w:marTop w:val="0"/>
      <w:marBottom w:val="0"/>
      <w:divBdr>
        <w:top w:val="none" w:sz="0" w:space="0" w:color="auto"/>
        <w:left w:val="none" w:sz="0" w:space="0" w:color="auto"/>
        <w:bottom w:val="none" w:sz="0" w:space="0" w:color="auto"/>
        <w:right w:val="none" w:sz="0" w:space="0" w:color="auto"/>
      </w:divBdr>
    </w:div>
    <w:div w:id="765346544">
      <w:bodyDiv w:val="1"/>
      <w:marLeft w:val="0"/>
      <w:marRight w:val="0"/>
      <w:marTop w:val="0"/>
      <w:marBottom w:val="0"/>
      <w:divBdr>
        <w:top w:val="none" w:sz="0" w:space="0" w:color="auto"/>
        <w:left w:val="none" w:sz="0" w:space="0" w:color="auto"/>
        <w:bottom w:val="none" w:sz="0" w:space="0" w:color="auto"/>
        <w:right w:val="none" w:sz="0" w:space="0" w:color="auto"/>
      </w:divBdr>
    </w:div>
    <w:div w:id="779298096">
      <w:bodyDiv w:val="1"/>
      <w:marLeft w:val="0"/>
      <w:marRight w:val="0"/>
      <w:marTop w:val="0"/>
      <w:marBottom w:val="0"/>
      <w:divBdr>
        <w:top w:val="none" w:sz="0" w:space="0" w:color="auto"/>
        <w:left w:val="none" w:sz="0" w:space="0" w:color="auto"/>
        <w:bottom w:val="none" w:sz="0" w:space="0" w:color="auto"/>
        <w:right w:val="none" w:sz="0" w:space="0" w:color="auto"/>
      </w:divBdr>
    </w:div>
    <w:div w:id="783961422">
      <w:bodyDiv w:val="1"/>
      <w:marLeft w:val="0"/>
      <w:marRight w:val="0"/>
      <w:marTop w:val="0"/>
      <w:marBottom w:val="0"/>
      <w:divBdr>
        <w:top w:val="none" w:sz="0" w:space="0" w:color="auto"/>
        <w:left w:val="none" w:sz="0" w:space="0" w:color="auto"/>
        <w:bottom w:val="none" w:sz="0" w:space="0" w:color="auto"/>
        <w:right w:val="none" w:sz="0" w:space="0" w:color="auto"/>
      </w:divBdr>
    </w:div>
    <w:div w:id="789401946">
      <w:bodyDiv w:val="1"/>
      <w:marLeft w:val="0"/>
      <w:marRight w:val="0"/>
      <w:marTop w:val="0"/>
      <w:marBottom w:val="0"/>
      <w:divBdr>
        <w:top w:val="none" w:sz="0" w:space="0" w:color="auto"/>
        <w:left w:val="none" w:sz="0" w:space="0" w:color="auto"/>
        <w:bottom w:val="none" w:sz="0" w:space="0" w:color="auto"/>
        <w:right w:val="none" w:sz="0" w:space="0" w:color="auto"/>
      </w:divBdr>
    </w:div>
    <w:div w:id="805589896">
      <w:bodyDiv w:val="1"/>
      <w:marLeft w:val="0"/>
      <w:marRight w:val="0"/>
      <w:marTop w:val="0"/>
      <w:marBottom w:val="0"/>
      <w:divBdr>
        <w:top w:val="none" w:sz="0" w:space="0" w:color="auto"/>
        <w:left w:val="none" w:sz="0" w:space="0" w:color="auto"/>
        <w:bottom w:val="none" w:sz="0" w:space="0" w:color="auto"/>
        <w:right w:val="none" w:sz="0" w:space="0" w:color="auto"/>
      </w:divBdr>
    </w:div>
    <w:div w:id="817915919">
      <w:bodyDiv w:val="1"/>
      <w:marLeft w:val="0"/>
      <w:marRight w:val="0"/>
      <w:marTop w:val="0"/>
      <w:marBottom w:val="0"/>
      <w:divBdr>
        <w:top w:val="none" w:sz="0" w:space="0" w:color="auto"/>
        <w:left w:val="none" w:sz="0" w:space="0" w:color="auto"/>
        <w:bottom w:val="none" w:sz="0" w:space="0" w:color="auto"/>
        <w:right w:val="none" w:sz="0" w:space="0" w:color="auto"/>
      </w:divBdr>
    </w:div>
    <w:div w:id="845174054">
      <w:bodyDiv w:val="1"/>
      <w:marLeft w:val="0"/>
      <w:marRight w:val="0"/>
      <w:marTop w:val="0"/>
      <w:marBottom w:val="0"/>
      <w:divBdr>
        <w:top w:val="none" w:sz="0" w:space="0" w:color="auto"/>
        <w:left w:val="none" w:sz="0" w:space="0" w:color="auto"/>
        <w:bottom w:val="none" w:sz="0" w:space="0" w:color="auto"/>
        <w:right w:val="none" w:sz="0" w:space="0" w:color="auto"/>
      </w:divBdr>
    </w:div>
    <w:div w:id="847333997">
      <w:bodyDiv w:val="1"/>
      <w:marLeft w:val="0"/>
      <w:marRight w:val="0"/>
      <w:marTop w:val="0"/>
      <w:marBottom w:val="0"/>
      <w:divBdr>
        <w:top w:val="none" w:sz="0" w:space="0" w:color="auto"/>
        <w:left w:val="none" w:sz="0" w:space="0" w:color="auto"/>
        <w:bottom w:val="none" w:sz="0" w:space="0" w:color="auto"/>
        <w:right w:val="none" w:sz="0" w:space="0" w:color="auto"/>
      </w:divBdr>
    </w:div>
    <w:div w:id="888690659">
      <w:bodyDiv w:val="1"/>
      <w:marLeft w:val="0"/>
      <w:marRight w:val="0"/>
      <w:marTop w:val="0"/>
      <w:marBottom w:val="0"/>
      <w:divBdr>
        <w:top w:val="none" w:sz="0" w:space="0" w:color="auto"/>
        <w:left w:val="none" w:sz="0" w:space="0" w:color="auto"/>
        <w:bottom w:val="none" w:sz="0" w:space="0" w:color="auto"/>
        <w:right w:val="none" w:sz="0" w:space="0" w:color="auto"/>
      </w:divBdr>
    </w:div>
    <w:div w:id="935554776">
      <w:bodyDiv w:val="1"/>
      <w:marLeft w:val="0"/>
      <w:marRight w:val="0"/>
      <w:marTop w:val="0"/>
      <w:marBottom w:val="0"/>
      <w:divBdr>
        <w:top w:val="none" w:sz="0" w:space="0" w:color="auto"/>
        <w:left w:val="none" w:sz="0" w:space="0" w:color="auto"/>
        <w:bottom w:val="none" w:sz="0" w:space="0" w:color="auto"/>
        <w:right w:val="none" w:sz="0" w:space="0" w:color="auto"/>
      </w:divBdr>
    </w:div>
    <w:div w:id="943803877">
      <w:bodyDiv w:val="1"/>
      <w:marLeft w:val="0"/>
      <w:marRight w:val="0"/>
      <w:marTop w:val="0"/>
      <w:marBottom w:val="0"/>
      <w:divBdr>
        <w:top w:val="none" w:sz="0" w:space="0" w:color="auto"/>
        <w:left w:val="none" w:sz="0" w:space="0" w:color="auto"/>
        <w:bottom w:val="none" w:sz="0" w:space="0" w:color="auto"/>
        <w:right w:val="none" w:sz="0" w:space="0" w:color="auto"/>
      </w:divBdr>
    </w:div>
    <w:div w:id="947081820">
      <w:bodyDiv w:val="1"/>
      <w:marLeft w:val="0"/>
      <w:marRight w:val="0"/>
      <w:marTop w:val="0"/>
      <w:marBottom w:val="0"/>
      <w:divBdr>
        <w:top w:val="none" w:sz="0" w:space="0" w:color="auto"/>
        <w:left w:val="none" w:sz="0" w:space="0" w:color="auto"/>
        <w:bottom w:val="none" w:sz="0" w:space="0" w:color="auto"/>
        <w:right w:val="none" w:sz="0" w:space="0" w:color="auto"/>
      </w:divBdr>
    </w:div>
    <w:div w:id="960111192">
      <w:bodyDiv w:val="1"/>
      <w:marLeft w:val="0"/>
      <w:marRight w:val="0"/>
      <w:marTop w:val="0"/>
      <w:marBottom w:val="0"/>
      <w:divBdr>
        <w:top w:val="none" w:sz="0" w:space="0" w:color="auto"/>
        <w:left w:val="none" w:sz="0" w:space="0" w:color="auto"/>
        <w:bottom w:val="none" w:sz="0" w:space="0" w:color="auto"/>
        <w:right w:val="none" w:sz="0" w:space="0" w:color="auto"/>
      </w:divBdr>
    </w:div>
    <w:div w:id="962080250">
      <w:bodyDiv w:val="1"/>
      <w:marLeft w:val="0"/>
      <w:marRight w:val="0"/>
      <w:marTop w:val="0"/>
      <w:marBottom w:val="0"/>
      <w:divBdr>
        <w:top w:val="none" w:sz="0" w:space="0" w:color="auto"/>
        <w:left w:val="none" w:sz="0" w:space="0" w:color="auto"/>
        <w:bottom w:val="none" w:sz="0" w:space="0" w:color="auto"/>
        <w:right w:val="none" w:sz="0" w:space="0" w:color="auto"/>
      </w:divBdr>
    </w:div>
    <w:div w:id="972558431">
      <w:bodyDiv w:val="1"/>
      <w:marLeft w:val="0"/>
      <w:marRight w:val="0"/>
      <w:marTop w:val="0"/>
      <w:marBottom w:val="0"/>
      <w:divBdr>
        <w:top w:val="none" w:sz="0" w:space="0" w:color="auto"/>
        <w:left w:val="none" w:sz="0" w:space="0" w:color="auto"/>
        <w:bottom w:val="none" w:sz="0" w:space="0" w:color="auto"/>
        <w:right w:val="none" w:sz="0" w:space="0" w:color="auto"/>
      </w:divBdr>
    </w:div>
    <w:div w:id="982932767">
      <w:bodyDiv w:val="1"/>
      <w:marLeft w:val="0"/>
      <w:marRight w:val="0"/>
      <w:marTop w:val="0"/>
      <w:marBottom w:val="0"/>
      <w:divBdr>
        <w:top w:val="none" w:sz="0" w:space="0" w:color="auto"/>
        <w:left w:val="none" w:sz="0" w:space="0" w:color="auto"/>
        <w:bottom w:val="none" w:sz="0" w:space="0" w:color="auto"/>
        <w:right w:val="none" w:sz="0" w:space="0" w:color="auto"/>
      </w:divBdr>
    </w:div>
    <w:div w:id="984697947">
      <w:bodyDiv w:val="1"/>
      <w:marLeft w:val="0"/>
      <w:marRight w:val="0"/>
      <w:marTop w:val="0"/>
      <w:marBottom w:val="0"/>
      <w:divBdr>
        <w:top w:val="none" w:sz="0" w:space="0" w:color="auto"/>
        <w:left w:val="none" w:sz="0" w:space="0" w:color="auto"/>
        <w:bottom w:val="none" w:sz="0" w:space="0" w:color="auto"/>
        <w:right w:val="none" w:sz="0" w:space="0" w:color="auto"/>
      </w:divBdr>
    </w:div>
    <w:div w:id="1003822446">
      <w:bodyDiv w:val="1"/>
      <w:marLeft w:val="0"/>
      <w:marRight w:val="0"/>
      <w:marTop w:val="0"/>
      <w:marBottom w:val="0"/>
      <w:divBdr>
        <w:top w:val="none" w:sz="0" w:space="0" w:color="auto"/>
        <w:left w:val="none" w:sz="0" w:space="0" w:color="auto"/>
        <w:bottom w:val="none" w:sz="0" w:space="0" w:color="auto"/>
        <w:right w:val="none" w:sz="0" w:space="0" w:color="auto"/>
      </w:divBdr>
    </w:div>
    <w:div w:id="1032269922">
      <w:bodyDiv w:val="1"/>
      <w:marLeft w:val="0"/>
      <w:marRight w:val="0"/>
      <w:marTop w:val="0"/>
      <w:marBottom w:val="0"/>
      <w:divBdr>
        <w:top w:val="none" w:sz="0" w:space="0" w:color="auto"/>
        <w:left w:val="none" w:sz="0" w:space="0" w:color="auto"/>
        <w:bottom w:val="none" w:sz="0" w:space="0" w:color="auto"/>
        <w:right w:val="none" w:sz="0" w:space="0" w:color="auto"/>
      </w:divBdr>
    </w:div>
    <w:div w:id="1032653732">
      <w:bodyDiv w:val="1"/>
      <w:marLeft w:val="0"/>
      <w:marRight w:val="0"/>
      <w:marTop w:val="0"/>
      <w:marBottom w:val="0"/>
      <w:divBdr>
        <w:top w:val="none" w:sz="0" w:space="0" w:color="auto"/>
        <w:left w:val="none" w:sz="0" w:space="0" w:color="auto"/>
        <w:bottom w:val="none" w:sz="0" w:space="0" w:color="auto"/>
        <w:right w:val="none" w:sz="0" w:space="0" w:color="auto"/>
      </w:divBdr>
    </w:div>
    <w:div w:id="1037856701">
      <w:bodyDiv w:val="1"/>
      <w:marLeft w:val="0"/>
      <w:marRight w:val="0"/>
      <w:marTop w:val="0"/>
      <w:marBottom w:val="0"/>
      <w:divBdr>
        <w:top w:val="none" w:sz="0" w:space="0" w:color="auto"/>
        <w:left w:val="none" w:sz="0" w:space="0" w:color="auto"/>
        <w:bottom w:val="none" w:sz="0" w:space="0" w:color="auto"/>
        <w:right w:val="none" w:sz="0" w:space="0" w:color="auto"/>
      </w:divBdr>
    </w:div>
    <w:div w:id="1038706247">
      <w:bodyDiv w:val="1"/>
      <w:marLeft w:val="0"/>
      <w:marRight w:val="0"/>
      <w:marTop w:val="0"/>
      <w:marBottom w:val="0"/>
      <w:divBdr>
        <w:top w:val="none" w:sz="0" w:space="0" w:color="auto"/>
        <w:left w:val="none" w:sz="0" w:space="0" w:color="auto"/>
        <w:bottom w:val="none" w:sz="0" w:space="0" w:color="auto"/>
        <w:right w:val="none" w:sz="0" w:space="0" w:color="auto"/>
      </w:divBdr>
    </w:div>
    <w:div w:id="1039428796">
      <w:bodyDiv w:val="1"/>
      <w:marLeft w:val="0"/>
      <w:marRight w:val="0"/>
      <w:marTop w:val="0"/>
      <w:marBottom w:val="0"/>
      <w:divBdr>
        <w:top w:val="none" w:sz="0" w:space="0" w:color="auto"/>
        <w:left w:val="none" w:sz="0" w:space="0" w:color="auto"/>
        <w:bottom w:val="none" w:sz="0" w:space="0" w:color="auto"/>
        <w:right w:val="none" w:sz="0" w:space="0" w:color="auto"/>
      </w:divBdr>
    </w:div>
    <w:div w:id="1052270741">
      <w:bodyDiv w:val="1"/>
      <w:marLeft w:val="0"/>
      <w:marRight w:val="0"/>
      <w:marTop w:val="0"/>
      <w:marBottom w:val="0"/>
      <w:divBdr>
        <w:top w:val="none" w:sz="0" w:space="0" w:color="auto"/>
        <w:left w:val="none" w:sz="0" w:space="0" w:color="auto"/>
        <w:bottom w:val="none" w:sz="0" w:space="0" w:color="auto"/>
        <w:right w:val="none" w:sz="0" w:space="0" w:color="auto"/>
      </w:divBdr>
    </w:div>
    <w:div w:id="1071150377">
      <w:bodyDiv w:val="1"/>
      <w:marLeft w:val="0"/>
      <w:marRight w:val="0"/>
      <w:marTop w:val="0"/>
      <w:marBottom w:val="0"/>
      <w:divBdr>
        <w:top w:val="none" w:sz="0" w:space="0" w:color="auto"/>
        <w:left w:val="none" w:sz="0" w:space="0" w:color="auto"/>
        <w:bottom w:val="none" w:sz="0" w:space="0" w:color="auto"/>
        <w:right w:val="none" w:sz="0" w:space="0" w:color="auto"/>
      </w:divBdr>
    </w:div>
    <w:div w:id="1085959742">
      <w:bodyDiv w:val="1"/>
      <w:marLeft w:val="0"/>
      <w:marRight w:val="0"/>
      <w:marTop w:val="0"/>
      <w:marBottom w:val="0"/>
      <w:divBdr>
        <w:top w:val="none" w:sz="0" w:space="0" w:color="auto"/>
        <w:left w:val="none" w:sz="0" w:space="0" w:color="auto"/>
        <w:bottom w:val="none" w:sz="0" w:space="0" w:color="auto"/>
        <w:right w:val="none" w:sz="0" w:space="0" w:color="auto"/>
      </w:divBdr>
    </w:div>
    <w:div w:id="1146315971">
      <w:bodyDiv w:val="1"/>
      <w:marLeft w:val="0"/>
      <w:marRight w:val="0"/>
      <w:marTop w:val="0"/>
      <w:marBottom w:val="0"/>
      <w:divBdr>
        <w:top w:val="none" w:sz="0" w:space="0" w:color="auto"/>
        <w:left w:val="none" w:sz="0" w:space="0" w:color="auto"/>
        <w:bottom w:val="none" w:sz="0" w:space="0" w:color="auto"/>
        <w:right w:val="none" w:sz="0" w:space="0" w:color="auto"/>
      </w:divBdr>
    </w:div>
    <w:div w:id="1154375073">
      <w:bodyDiv w:val="1"/>
      <w:marLeft w:val="0"/>
      <w:marRight w:val="0"/>
      <w:marTop w:val="0"/>
      <w:marBottom w:val="0"/>
      <w:divBdr>
        <w:top w:val="none" w:sz="0" w:space="0" w:color="auto"/>
        <w:left w:val="none" w:sz="0" w:space="0" w:color="auto"/>
        <w:bottom w:val="none" w:sz="0" w:space="0" w:color="auto"/>
        <w:right w:val="none" w:sz="0" w:space="0" w:color="auto"/>
      </w:divBdr>
    </w:div>
    <w:div w:id="1163548168">
      <w:bodyDiv w:val="1"/>
      <w:marLeft w:val="0"/>
      <w:marRight w:val="0"/>
      <w:marTop w:val="0"/>
      <w:marBottom w:val="0"/>
      <w:divBdr>
        <w:top w:val="none" w:sz="0" w:space="0" w:color="auto"/>
        <w:left w:val="none" w:sz="0" w:space="0" w:color="auto"/>
        <w:bottom w:val="none" w:sz="0" w:space="0" w:color="auto"/>
        <w:right w:val="none" w:sz="0" w:space="0" w:color="auto"/>
      </w:divBdr>
    </w:div>
    <w:div w:id="1205606500">
      <w:bodyDiv w:val="1"/>
      <w:marLeft w:val="0"/>
      <w:marRight w:val="0"/>
      <w:marTop w:val="0"/>
      <w:marBottom w:val="0"/>
      <w:divBdr>
        <w:top w:val="none" w:sz="0" w:space="0" w:color="auto"/>
        <w:left w:val="none" w:sz="0" w:space="0" w:color="auto"/>
        <w:bottom w:val="none" w:sz="0" w:space="0" w:color="auto"/>
        <w:right w:val="none" w:sz="0" w:space="0" w:color="auto"/>
      </w:divBdr>
    </w:div>
    <w:div w:id="1213157155">
      <w:bodyDiv w:val="1"/>
      <w:marLeft w:val="0"/>
      <w:marRight w:val="0"/>
      <w:marTop w:val="0"/>
      <w:marBottom w:val="0"/>
      <w:divBdr>
        <w:top w:val="none" w:sz="0" w:space="0" w:color="auto"/>
        <w:left w:val="none" w:sz="0" w:space="0" w:color="auto"/>
        <w:bottom w:val="none" w:sz="0" w:space="0" w:color="auto"/>
        <w:right w:val="none" w:sz="0" w:space="0" w:color="auto"/>
      </w:divBdr>
    </w:div>
    <w:div w:id="1241258523">
      <w:bodyDiv w:val="1"/>
      <w:marLeft w:val="0"/>
      <w:marRight w:val="0"/>
      <w:marTop w:val="0"/>
      <w:marBottom w:val="0"/>
      <w:divBdr>
        <w:top w:val="none" w:sz="0" w:space="0" w:color="auto"/>
        <w:left w:val="none" w:sz="0" w:space="0" w:color="auto"/>
        <w:bottom w:val="none" w:sz="0" w:space="0" w:color="auto"/>
        <w:right w:val="none" w:sz="0" w:space="0" w:color="auto"/>
      </w:divBdr>
    </w:div>
    <w:div w:id="1243098485">
      <w:bodyDiv w:val="1"/>
      <w:marLeft w:val="0"/>
      <w:marRight w:val="0"/>
      <w:marTop w:val="0"/>
      <w:marBottom w:val="0"/>
      <w:divBdr>
        <w:top w:val="none" w:sz="0" w:space="0" w:color="auto"/>
        <w:left w:val="none" w:sz="0" w:space="0" w:color="auto"/>
        <w:bottom w:val="none" w:sz="0" w:space="0" w:color="auto"/>
        <w:right w:val="none" w:sz="0" w:space="0" w:color="auto"/>
      </w:divBdr>
    </w:div>
    <w:div w:id="1252468175">
      <w:bodyDiv w:val="1"/>
      <w:marLeft w:val="0"/>
      <w:marRight w:val="0"/>
      <w:marTop w:val="0"/>
      <w:marBottom w:val="0"/>
      <w:divBdr>
        <w:top w:val="none" w:sz="0" w:space="0" w:color="auto"/>
        <w:left w:val="none" w:sz="0" w:space="0" w:color="auto"/>
        <w:bottom w:val="none" w:sz="0" w:space="0" w:color="auto"/>
        <w:right w:val="none" w:sz="0" w:space="0" w:color="auto"/>
      </w:divBdr>
    </w:div>
    <w:div w:id="1286813581">
      <w:bodyDiv w:val="1"/>
      <w:marLeft w:val="0"/>
      <w:marRight w:val="0"/>
      <w:marTop w:val="0"/>
      <w:marBottom w:val="0"/>
      <w:divBdr>
        <w:top w:val="none" w:sz="0" w:space="0" w:color="auto"/>
        <w:left w:val="none" w:sz="0" w:space="0" w:color="auto"/>
        <w:bottom w:val="none" w:sz="0" w:space="0" w:color="auto"/>
        <w:right w:val="none" w:sz="0" w:space="0" w:color="auto"/>
      </w:divBdr>
    </w:div>
    <w:div w:id="1290285766">
      <w:bodyDiv w:val="1"/>
      <w:marLeft w:val="0"/>
      <w:marRight w:val="0"/>
      <w:marTop w:val="0"/>
      <w:marBottom w:val="0"/>
      <w:divBdr>
        <w:top w:val="none" w:sz="0" w:space="0" w:color="auto"/>
        <w:left w:val="none" w:sz="0" w:space="0" w:color="auto"/>
        <w:bottom w:val="none" w:sz="0" w:space="0" w:color="auto"/>
        <w:right w:val="none" w:sz="0" w:space="0" w:color="auto"/>
      </w:divBdr>
    </w:div>
    <w:div w:id="1298486783">
      <w:bodyDiv w:val="1"/>
      <w:marLeft w:val="0"/>
      <w:marRight w:val="0"/>
      <w:marTop w:val="0"/>
      <w:marBottom w:val="0"/>
      <w:divBdr>
        <w:top w:val="none" w:sz="0" w:space="0" w:color="auto"/>
        <w:left w:val="none" w:sz="0" w:space="0" w:color="auto"/>
        <w:bottom w:val="none" w:sz="0" w:space="0" w:color="auto"/>
        <w:right w:val="none" w:sz="0" w:space="0" w:color="auto"/>
      </w:divBdr>
    </w:div>
    <w:div w:id="1301962199">
      <w:bodyDiv w:val="1"/>
      <w:marLeft w:val="0"/>
      <w:marRight w:val="0"/>
      <w:marTop w:val="0"/>
      <w:marBottom w:val="0"/>
      <w:divBdr>
        <w:top w:val="none" w:sz="0" w:space="0" w:color="auto"/>
        <w:left w:val="none" w:sz="0" w:space="0" w:color="auto"/>
        <w:bottom w:val="none" w:sz="0" w:space="0" w:color="auto"/>
        <w:right w:val="none" w:sz="0" w:space="0" w:color="auto"/>
      </w:divBdr>
    </w:div>
    <w:div w:id="1313948270">
      <w:bodyDiv w:val="1"/>
      <w:marLeft w:val="0"/>
      <w:marRight w:val="0"/>
      <w:marTop w:val="0"/>
      <w:marBottom w:val="0"/>
      <w:divBdr>
        <w:top w:val="none" w:sz="0" w:space="0" w:color="auto"/>
        <w:left w:val="none" w:sz="0" w:space="0" w:color="auto"/>
        <w:bottom w:val="none" w:sz="0" w:space="0" w:color="auto"/>
        <w:right w:val="none" w:sz="0" w:space="0" w:color="auto"/>
      </w:divBdr>
    </w:div>
    <w:div w:id="1317228197">
      <w:bodyDiv w:val="1"/>
      <w:marLeft w:val="0"/>
      <w:marRight w:val="0"/>
      <w:marTop w:val="0"/>
      <w:marBottom w:val="0"/>
      <w:divBdr>
        <w:top w:val="none" w:sz="0" w:space="0" w:color="auto"/>
        <w:left w:val="none" w:sz="0" w:space="0" w:color="auto"/>
        <w:bottom w:val="none" w:sz="0" w:space="0" w:color="auto"/>
        <w:right w:val="none" w:sz="0" w:space="0" w:color="auto"/>
      </w:divBdr>
    </w:div>
    <w:div w:id="1328170284">
      <w:bodyDiv w:val="1"/>
      <w:marLeft w:val="0"/>
      <w:marRight w:val="0"/>
      <w:marTop w:val="0"/>
      <w:marBottom w:val="0"/>
      <w:divBdr>
        <w:top w:val="none" w:sz="0" w:space="0" w:color="auto"/>
        <w:left w:val="none" w:sz="0" w:space="0" w:color="auto"/>
        <w:bottom w:val="none" w:sz="0" w:space="0" w:color="auto"/>
        <w:right w:val="none" w:sz="0" w:space="0" w:color="auto"/>
      </w:divBdr>
    </w:div>
    <w:div w:id="1341277507">
      <w:bodyDiv w:val="1"/>
      <w:marLeft w:val="0"/>
      <w:marRight w:val="0"/>
      <w:marTop w:val="0"/>
      <w:marBottom w:val="0"/>
      <w:divBdr>
        <w:top w:val="none" w:sz="0" w:space="0" w:color="auto"/>
        <w:left w:val="none" w:sz="0" w:space="0" w:color="auto"/>
        <w:bottom w:val="none" w:sz="0" w:space="0" w:color="auto"/>
        <w:right w:val="none" w:sz="0" w:space="0" w:color="auto"/>
      </w:divBdr>
    </w:div>
    <w:div w:id="1347243294">
      <w:bodyDiv w:val="1"/>
      <w:marLeft w:val="0"/>
      <w:marRight w:val="0"/>
      <w:marTop w:val="0"/>
      <w:marBottom w:val="0"/>
      <w:divBdr>
        <w:top w:val="none" w:sz="0" w:space="0" w:color="auto"/>
        <w:left w:val="none" w:sz="0" w:space="0" w:color="auto"/>
        <w:bottom w:val="none" w:sz="0" w:space="0" w:color="auto"/>
        <w:right w:val="none" w:sz="0" w:space="0" w:color="auto"/>
      </w:divBdr>
    </w:div>
    <w:div w:id="1350836979">
      <w:bodyDiv w:val="1"/>
      <w:marLeft w:val="0"/>
      <w:marRight w:val="0"/>
      <w:marTop w:val="0"/>
      <w:marBottom w:val="0"/>
      <w:divBdr>
        <w:top w:val="none" w:sz="0" w:space="0" w:color="auto"/>
        <w:left w:val="none" w:sz="0" w:space="0" w:color="auto"/>
        <w:bottom w:val="none" w:sz="0" w:space="0" w:color="auto"/>
        <w:right w:val="none" w:sz="0" w:space="0" w:color="auto"/>
      </w:divBdr>
    </w:div>
    <w:div w:id="1364480150">
      <w:bodyDiv w:val="1"/>
      <w:marLeft w:val="0"/>
      <w:marRight w:val="0"/>
      <w:marTop w:val="0"/>
      <w:marBottom w:val="0"/>
      <w:divBdr>
        <w:top w:val="none" w:sz="0" w:space="0" w:color="auto"/>
        <w:left w:val="none" w:sz="0" w:space="0" w:color="auto"/>
        <w:bottom w:val="none" w:sz="0" w:space="0" w:color="auto"/>
        <w:right w:val="none" w:sz="0" w:space="0" w:color="auto"/>
      </w:divBdr>
    </w:div>
    <w:div w:id="1381855857">
      <w:bodyDiv w:val="1"/>
      <w:marLeft w:val="0"/>
      <w:marRight w:val="0"/>
      <w:marTop w:val="0"/>
      <w:marBottom w:val="0"/>
      <w:divBdr>
        <w:top w:val="none" w:sz="0" w:space="0" w:color="auto"/>
        <w:left w:val="none" w:sz="0" w:space="0" w:color="auto"/>
        <w:bottom w:val="none" w:sz="0" w:space="0" w:color="auto"/>
        <w:right w:val="none" w:sz="0" w:space="0" w:color="auto"/>
      </w:divBdr>
    </w:div>
    <w:div w:id="1387989762">
      <w:bodyDiv w:val="1"/>
      <w:marLeft w:val="0"/>
      <w:marRight w:val="0"/>
      <w:marTop w:val="0"/>
      <w:marBottom w:val="0"/>
      <w:divBdr>
        <w:top w:val="none" w:sz="0" w:space="0" w:color="auto"/>
        <w:left w:val="none" w:sz="0" w:space="0" w:color="auto"/>
        <w:bottom w:val="none" w:sz="0" w:space="0" w:color="auto"/>
        <w:right w:val="none" w:sz="0" w:space="0" w:color="auto"/>
      </w:divBdr>
    </w:div>
    <w:div w:id="1409231585">
      <w:bodyDiv w:val="1"/>
      <w:marLeft w:val="0"/>
      <w:marRight w:val="0"/>
      <w:marTop w:val="0"/>
      <w:marBottom w:val="0"/>
      <w:divBdr>
        <w:top w:val="none" w:sz="0" w:space="0" w:color="auto"/>
        <w:left w:val="none" w:sz="0" w:space="0" w:color="auto"/>
        <w:bottom w:val="none" w:sz="0" w:space="0" w:color="auto"/>
        <w:right w:val="none" w:sz="0" w:space="0" w:color="auto"/>
      </w:divBdr>
    </w:div>
    <w:div w:id="1418556998">
      <w:bodyDiv w:val="1"/>
      <w:marLeft w:val="0"/>
      <w:marRight w:val="0"/>
      <w:marTop w:val="0"/>
      <w:marBottom w:val="0"/>
      <w:divBdr>
        <w:top w:val="none" w:sz="0" w:space="0" w:color="auto"/>
        <w:left w:val="none" w:sz="0" w:space="0" w:color="auto"/>
        <w:bottom w:val="none" w:sz="0" w:space="0" w:color="auto"/>
        <w:right w:val="none" w:sz="0" w:space="0" w:color="auto"/>
      </w:divBdr>
    </w:div>
    <w:div w:id="1423838672">
      <w:bodyDiv w:val="1"/>
      <w:marLeft w:val="0"/>
      <w:marRight w:val="0"/>
      <w:marTop w:val="0"/>
      <w:marBottom w:val="0"/>
      <w:divBdr>
        <w:top w:val="none" w:sz="0" w:space="0" w:color="auto"/>
        <w:left w:val="none" w:sz="0" w:space="0" w:color="auto"/>
        <w:bottom w:val="none" w:sz="0" w:space="0" w:color="auto"/>
        <w:right w:val="none" w:sz="0" w:space="0" w:color="auto"/>
      </w:divBdr>
    </w:div>
    <w:div w:id="1433431916">
      <w:bodyDiv w:val="1"/>
      <w:marLeft w:val="0"/>
      <w:marRight w:val="0"/>
      <w:marTop w:val="0"/>
      <w:marBottom w:val="0"/>
      <w:divBdr>
        <w:top w:val="none" w:sz="0" w:space="0" w:color="auto"/>
        <w:left w:val="none" w:sz="0" w:space="0" w:color="auto"/>
        <w:bottom w:val="none" w:sz="0" w:space="0" w:color="auto"/>
        <w:right w:val="none" w:sz="0" w:space="0" w:color="auto"/>
      </w:divBdr>
    </w:div>
    <w:div w:id="1444421793">
      <w:bodyDiv w:val="1"/>
      <w:marLeft w:val="0"/>
      <w:marRight w:val="0"/>
      <w:marTop w:val="0"/>
      <w:marBottom w:val="0"/>
      <w:divBdr>
        <w:top w:val="none" w:sz="0" w:space="0" w:color="auto"/>
        <w:left w:val="none" w:sz="0" w:space="0" w:color="auto"/>
        <w:bottom w:val="none" w:sz="0" w:space="0" w:color="auto"/>
        <w:right w:val="none" w:sz="0" w:space="0" w:color="auto"/>
      </w:divBdr>
    </w:div>
    <w:div w:id="1455489467">
      <w:bodyDiv w:val="1"/>
      <w:marLeft w:val="0"/>
      <w:marRight w:val="0"/>
      <w:marTop w:val="0"/>
      <w:marBottom w:val="0"/>
      <w:divBdr>
        <w:top w:val="none" w:sz="0" w:space="0" w:color="auto"/>
        <w:left w:val="none" w:sz="0" w:space="0" w:color="auto"/>
        <w:bottom w:val="none" w:sz="0" w:space="0" w:color="auto"/>
        <w:right w:val="none" w:sz="0" w:space="0" w:color="auto"/>
      </w:divBdr>
    </w:div>
    <w:div w:id="1459491555">
      <w:bodyDiv w:val="1"/>
      <w:marLeft w:val="0"/>
      <w:marRight w:val="0"/>
      <w:marTop w:val="0"/>
      <w:marBottom w:val="0"/>
      <w:divBdr>
        <w:top w:val="none" w:sz="0" w:space="0" w:color="auto"/>
        <w:left w:val="none" w:sz="0" w:space="0" w:color="auto"/>
        <w:bottom w:val="none" w:sz="0" w:space="0" w:color="auto"/>
        <w:right w:val="none" w:sz="0" w:space="0" w:color="auto"/>
      </w:divBdr>
    </w:div>
    <w:div w:id="1481114542">
      <w:bodyDiv w:val="1"/>
      <w:marLeft w:val="0"/>
      <w:marRight w:val="0"/>
      <w:marTop w:val="0"/>
      <w:marBottom w:val="0"/>
      <w:divBdr>
        <w:top w:val="none" w:sz="0" w:space="0" w:color="auto"/>
        <w:left w:val="none" w:sz="0" w:space="0" w:color="auto"/>
        <w:bottom w:val="none" w:sz="0" w:space="0" w:color="auto"/>
        <w:right w:val="none" w:sz="0" w:space="0" w:color="auto"/>
      </w:divBdr>
    </w:div>
    <w:div w:id="1492529256">
      <w:bodyDiv w:val="1"/>
      <w:marLeft w:val="0"/>
      <w:marRight w:val="0"/>
      <w:marTop w:val="0"/>
      <w:marBottom w:val="0"/>
      <w:divBdr>
        <w:top w:val="none" w:sz="0" w:space="0" w:color="auto"/>
        <w:left w:val="none" w:sz="0" w:space="0" w:color="auto"/>
        <w:bottom w:val="none" w:sz="0" w:space="0" w:color="auto"/>
        <w:right w:val="none" w:sz="0" w:space="0" w:color="auto"/>
      </w:divBdr>
    </w:div>
    <w:div w:id="1507087938">
      <w:bodyDiv w:val="1"/>
      <w:marLeft w:val="0"/>
      <w:marRight w:val="0"/>
      <w:marTop w:val="0"/>
      <w:marBottom w:val="0"/>
      <w:divBdr>
        <w:top w:val="none" w:sz="0" w:space="0" w:color="auto"/>
        <w:left w:val="none" w:sz="0" w:space="0" w:color="auto"/>
        <w:bottom w:val="none" w:sz="0" w:space="0" w:color="auto"/>
        <w:right w:val="none" w:sz="0" w:space="0" w:color="auto"/>
      </w:divBdr>
    </w:div>
    <w:div w:id="1511678793">
      <w:bodyDiv w:val="1"/>
      <w:marLeft w:val="0"/>
      <w:marRight w:val="0"/>
      <w:marTop w:val="0"/>
      <w:marBottom w:val="0"/>
      <w:divBdr>
        <w:top w:val="none" w:sz="0" w:space="0" w:color="auto"/>
        <w:left w:val="none" w:sz="0" w:space="0" w:color="auto"/>
        <w:bottom w:val="none" w:sz="0" w:space="0" w:color="auto"/>
        <w:right w:val="none" w:sz="0" w:space="0" w:color="auto"/>
      </w:divBdr>
    </w:div>
    <w:div w:id="1517500700">
      <w:bodyDiv w:val="1"/>
      <w:marLeft w:val="0"/>
      <w:marRight w:val="0"/>
      <w:marTop w:val="0"/>
      <w:marBottom w:val="0"/>
      <w:divBdr>
        <w:top w:val="none" w:sz="0" w:space="0" w:color="auto"/>
        <w:left w:val="none" w:sz="0" w:space="0" w:color="auto"/>
        <w:bottom w:val="none" w:sz="0" w:space="0" w:color="auto"/>
        <w:right w:val="none" w:sz="0" w:space="0" w:color="auto"/>
      </w:divBdr>
    </w:div>
    <w:div w:id="1538470347">
      <w:bodyDiv w:val="1"/>
      <w:marLeft w:val="0"/>
      <w:marRight w:val="0"/>
      <w:marTop w:val="0"/>
      <w:marBottom w:val="0"/>
      <w:divBdr>
        <w:top w:val="none" w:sz="0" w:space="0" w:color="auto"/>
        <w:left w:val="none" w:sz="0" w:space="0" w:color="auto"/>
        <w:bottom w:val="none" w:sz="0" w:space="0" w:color="auto"/>
        <w:right w:val="none" w:sz="0" w:space="0" w:color="auto"/>
      </w:divBdr>
    </w:div>
    <w:div w:id="1551187379">
      <w:bodyDiv w:val="1"/>
      <w:marLeft w:val="0"/>
      <w:marRight w:val="0"/>
      <w:marTop w:val="0"/>
      <w:marBottom w:val="0"/>
      <w:divBdr>
        <w:top w:val="none" w:sz="0" w:space="0" w:color="auto"/>
        <w:left w:val="none" w:sz="0" w:space="0" w:color="auto"/>
        <w:bottom w:val="none" w:sz="0" w:space="0" w:color="auto"/>
        <w:right w:val="none" w:sz="0" w:space="0" w:color="auto"/>
      </w:divBdr>
    </w:div>
    <w:div w:id="1609384038">
      <w:bodyDiv w:val="1"/>
      <w:marLeft w:val="0"/>
      <w:marRight w:val="0"/>
      <w:marTop w:val="0"/>
      <w:marBottom w:val="0"/>
      <w:divBdr>
        <w:top w:val="none" w:sz="0" w:space="0" w:color="auto"/>
        <w:left w:val="none" w:sz="0" w:space="0" w:color="auto"/>
        <w:bottom w:val="none" w:sz="0" w:space="0" w:color="auto"/>
        <w:right w:val="none" w:sz="0" w:space="0" w:color="auto"/>
      </w:divBdr>
    </w:div>
    <w:div w:id="1612320031">
      <w:bodyDiv w:val="1"/>
      <w:marLeft w:val="0"/>
      <w:marRight w:val="0"/>
      <w:marTop w:val="0"/>
      <w:marBottom w:val="0"/>
      <w:divBdr>
        <w:top w:val="none" w:sz="0" w:space="0" w:color="auto"/>
        <w:left w:val="none" w:sz="0" w:space="0" w:color="auto"/>
        <w:bottom w:val="none" w:sz="0" w:space="0" w:color="auto"/>
        <w:right w:val="none" w:sz="0" w:space="0" w:color="auto"/>
      </w:divBdr>
    </w:div>
    <w:div w:id="1653411212">
      <w:bodyDiv w:val="1"/>
      <w:marLeft w:val="0"/>
      <w:marRight w:val="0"/>
      <w:marTop w:val="0"/>
      <w:marBottom w:val="0"/>
      <w:divBdr>
        <w:top w:val="none" w:sz="0" w:space="0" w:color="auto"/>
        <w:left w:val="none" w:sz="0" w:space="0" w:color="auto"/>
        <w:bottom w:val="none" w:sz="0" w:space="0" w:color="auto"/>
        <w:right w:val="none" w:sz="0" w:space="0" w:color="auto"/>
      </w:divBdr>
    </w:div>
    <w:div w:id="1658067914">
      <w:bodyDiv w:val="1"/>
      <w:marLeft w:val="0"/>
      <w:marRight w:val="0"/>
      <w:marTop w:val="0"/>
      <w:marBottom w:val="0"/>
      <w:divBdr>
        <w:top w:val="none" w:sz="0" w:space="0" w:color="auto"/>
        <w:left w:val="none" w:sz="0" w:space="0" w:color="auto"/>
        <w:bottom w:val="none" w:sz="0" w:space="0" w:color="auto"/>
        <w:right w:val="none" w:sz="0" w:space="0" w:color="auto"/>
      </w:divBdr>
    </w:div>
    <w:div w:id="1658683197">
      <w:bodyDiv w:val="1"/>
      <w:marLeft w:val="0"/>
      <w:marRight w:val="0"/>
      <w:marTop w:val="0"/>
      <w:marBottom w:val="0"/>
      <w:divBdr>
        <w:top w:val="none" w:sz="0" w:space="0" w:color="auto"/>
        <w:left w:val="none" w:sz="0" w:space="0" w:color="auto"/>
        <w:bottom w:val="none" w:sz="0" w:space="0" w:color="auto"/>
        <w:right w:val="none" w:sz="0" w:space="0" w:color="auto"/>
      </w:divBdr>
    </w:div>
    <w:div w:id="1664971407">
      <w:bodyDiv w:val="1"/>
      <w:marLeft w:val="0"/>
      <w:marRight w:val="0"/>
      <w:marTop w:val="0"/>
      <w:marBottom w:val="0"/>
      <w:divBdr>
        <w:top w:val="none" w:sz="0" w:space="0" w:color="auto"/>
        <w:left w:val="none" w:sz="0" w:space="0" w:color="auto"/>
        <w:bottom w:val="none" w:sz="0" w:space="0" w:color="auto"/>
        <w:right w:val="none" w:sz="0" w:space="0" w:color="auto"/>
      </w:divBdr>
    </w:div>
    <w:div w:id="1666938205">
      <w:bodyDiv w:val="1"/>
      <w:marLeft w:val="0"/>
      <w:marRight w:val="0"/>
      <w:marTop w:val="0"/>
      <w:marBottom w:val="0"/>
      <w:divBdr>
        <w:top w:val="none" w:sz="0" w:space="0" w:color="auto"/>
        <w:left w:val="none" w:sz="0" w:space="0" w:color="auto"/>
        <w:bottom w:val="none" w:sz="0" w:space="0" w:color="auto"/>
        <w:right w:val="none" w:sz="0" w:space="0" w:color="auto"/>
      </w:divBdr>
    </w:div>
    <w:div w:id="1706906470">
      <w:bodyDiv w:val="1"/>
      <w:marLeft w:val="0"/>
      <w:marRight w:val="0"/>
      <w:marTop w:val="0"/>
      <w:marBottom w:val="0"/>
      <w:divBdr>
        <w:top w:val="none" w:sz="0" w:space="0" w:color="auto"/>
        <w:left w:val="none" w:sz="0" w:space="0" w:color="auto"/>
        <w:bottom w:val="none" w:sz="0" w:space="0" w:color="auto"/>
        <w:right w:val="none" w:sz="0" w:space="0" w:color="auto"/>
      </w:divBdr>
    </w:div>
    <w:div w:id="1718162845">
      <w:bodyDiv w:val="1"/>
      <w:marLeft w:val="0"/>
      <w:marRight w:val="0"/>
      <w:marTop w:val="0"/>
      <w:marBottom w:val="0"/>
      <w:divBdr>
        <w:top w:val="none" w:sz="0" w:space="0" w:color="auto"/>
        <w:left w:val="none" w:sz="0" w:space="0" w:color="auto"/>
        <w:bottom w:val="none" w:sz="0" w:space="0" w:color="auto"/>
        <w:right w:val="none" w:sz="0" w:space="0" w:color="auto"/>
      </w:divBdr>
    </w:div>
    <w:div w:id="1719012799">
      <w:bodyDiv w:val="1"/>
      <w:marLeft w:val="0"/>
      <w:marRight w:val="0"/>
      <w:marTop w:val="0"/>
      <w:marBottom w:val="0"/>
      <w:divBdr>
        <w:top w:val="none" w:sz="0" w:space="0" w:color="auto"/>
        <w:left w:val="none" w:sz="0" w:space="0" w:color="auto"/>
        <w:bottom w:val="none" w:sz="0" w:space="0" w:color="auto"/>
        <w:right w:val="none" w:sz="0" w:space="0" w:color="auto"/>
      </w:divBdr>
    </w:div>
    <w:div w:id="1725567018">
      <w:bodyDiv w:val="1"/>
      <w:marLeft w:val="0"/>
      <w:marRight w:val="0"/>
      <w:marTop w:val="0"/>
      <w:marBottom w:val="0"/>
      <w:divBdr>
        <w:top w:val="none" w:sz="0" w:space="0" w:color="auto"/>
        <w:left w:val="none" w:sz="0" w:space="0" w:color="auto"/>
        <w:bottom w:val="none" w:sz="0" w:space="0" w:color="auto"/>
        <w:right w:val="none" w:sz="0" w:space="0" w:color="auto"/>
      </w:divBdr>
    </w:div>
    <w:div w:id="1737780609">
      <w:bodyDiv w:val="1"/>
      <w:marLeft w:val="0"/>
      <w:marRight w:val="0"/>
      <w:marTop w:val="0"/>
      <w:marBottom w:val="0"/>
      <w:divBdr>
        <w:top w:val="none" w:sz="0" w:space="0" w:color="auto"/>
        <w:left w:val="none" w:sz="0" w:space="0" w:color="auto"/>
        <w:bottom w:val="none" w:sz="0" w:space="0" w:color="auto"/>
        <w:right w:val="none" w:sz="0" w:space="0" w:color="auto"/>
      </w:divBdr>
    </w:div>
    <w:div w:id="1742680531">
      <w:bodyDiv w:val="1"/>
      <w:marLeft w:val="0"/>
      <w:marRight w:val="0"/>
      <w:marTop w:val="0"/>
      <w:marBottom w:val="0"/>
      <w:divBdr>
        <w:top w:val="none" w:sz="0" w:space="0" w:color="auto"/>
        <w:left w:val="none" w:sz="0" w:space="0" w:color="auto"/>
        <w:bottom w:val="none" w:sz="0" w:space="0" w:color="auto"/>
        <w:right w:val="none" w:sz="0" w:space="0" w:color="auto"/>
      </w:divBdr>
    </w:div>
    <w:div w:id="1803379951">
      <w:bodyDiv w:val="1"/>
      <w:marLeft w:val="0"/>
      <w:marRight w:val="0"/>
      <w:marTop w:val="0"/>
      <w:marBottom w:val="0"/>
      <w:divBdr>
        <w:top w:val="none" w:sz="0" w:space="0" w:color="auto"/>
        <w:left w:val="none" w:sz="0" w:space="0" w:color="auto"/>
        <w:bottom w:val="none" w:sz="0" w:space="0" w:color="auto"/>
        <w:right w:val="none" w:sz="0" w:space="0" w:color="auto"/>
      </w:divBdr>
    </w:div>
    <w:div w:id="1833639296">
      <w:bodyDiv w:val="1"/>
      <w:marLeft w:val="0"/>
      <w:marRight w:val="0"/>
      <w:marTop w:val="0"/>
      <w:marBottom w:val="0"/>
      <w:divBdr>
        <w:top w:val="none" w:sz="0" w:space="0" w:color="auto"/>
        <w:left w:val="none" w:sz="0" w:space="0" w:color="auto"/>
        <w:bottom w:val="none" w:sz="0" w:space="0" w:color="auto"/>
        <w:right w:val="none" w:sz="0" w:space="0" w:color="auto"/>
      </w:divBdr>
    </w:div>
    <w:div w:id="1858882041">
      <w:bodyDiv w:val="1"/>
      <w:marLeft w:val="0"/>
      <w:marRight w:val="0"/>
      <w:marTop w:val="0"/>
      <w:marBottom w:val="0"/>
      <w:divBdr>
        <w:top w:val="none" w:sz="0" w:space="0" w:color="auto"/>
        <w:left w:val="none" w:sz="0" w:space="0" w:color="auto"/>
        <w:bottom w:val="none" w:sz="0" w:space="0" w:color="auto"/>
        <w:right w:val="none" w:sz="0" w:space="0" w:color="auto"/>
      </w:divBdr>
    </w:div>
    <w:div w:id="1870290858">
      <w:bodyDiv w:val="1"/>
      <w:marLeft w:val="0"/>
      <w:marRight w:val="0"/>
      <w:marTop w:val="0"/>
      <w:marBottom w:val="0"/>
      <w:divBdr>
        <w:top w:val="none" w:sz="0" w:space="0" w:color="auto"/>
        <w:left w:val="none" w:sz="0" w:space="0" w:color="auto"/>
        <w:bottom w:val="none" w:sz="0" w:space="0" w:color="auto"/>
        <w:right w:val="none" w:sz="0" w:space="0" w:color="auto"/>
      </w:divBdr>
    </w:div>
    <w:div w:id="1896429818">
      <w:bodyDiv w:val="1"/>
      <w:marLeft w:val="0"/>
      <w:marRight w:val="0"/>
      <w:marTop w:val="0"/>
      <w:marBottom w:val="0"/>
      <w:divBdr>
        <w:top w:val="none" w:sz="0" w:space="0" w:color="auto"/>
        <w:left w:val="none" w:sz="0" w:space="0" w:color="auto"/>
        <w:bottom w:val="none" w:sz="0" w:space="0" w:color="auto"/>
        <w:right w:val="none" w:sz="0" w:space="0" w:color="auto"/>
      </w:divBdr>
    </w:div>
    <w:div w:id="1916283708">
      <w:bodyDiv w:val="1"/>
      <w:marLeft w:val="0"/>
      <w:marRight w:val="0"/>
      <w:marTop w:val="0"/>
      <w:marBottom w:val="0"/>
      <w:divBdr>
        <w:top w:val="none" w:sz="0" w:space="0" w:color="auto"/>
        <w:left w:val="none" w:sz="0" w:space="0" w:color="auto"/>
        <w:bottom w:val="none" w:sz="0" w:space="0" w:color="auto"/>
        <w:right w:val="none" w:sz="0" w:space="0" w:color="auto"/>
      </w:divBdr>
    </w:div>
    <w:div w:id="1932856170">
      <w:bodyDiv w:val="1"/>
      <w:marLeft w:val="0"/>
      <w:marRight w:val="0"/>
      <w:marTop w:val="0"/>
      <w:marBottom w:val="0"/>
      <w:divBdr>
        <w:top w:val="none" w:sz="0" w:space="0" w:color="auto"/>
        <w:left w:val="none" w:sz="0" w:space="0" w:color="auto"/>
        <w:bottom w:val="none" w:sz="0" w:space="0" w:color="auto"/>
        <w:right w:val="none" w:sz="0" w:space="0" w:color="auto"/>
      </w:divBdr>
    </w:div>
    <w:div w:id="1942911742">
      <w:bodyDiv w:val="1"/>
      <w:marLeft w:val="0"/>
      <w:marRight w:val="0"/>
      <w:marTop w:val="0"/>
      <w:marBottom w:val="0"/>
      <w:divBdr>
        <w:top w:val="none" w:sz="0" w:space="0" w:color="auto"/>
        <w:left w:val="none" w:sz="0" w:space="0" w:color="auto"/>
        <w:bottom w:val="none" w:sz="0" w:space="0" w:color="auto"/>
        <w:right w:val="none" w:sz="0" w:space="0" w:color="auto"/>
      </w:divBdr>
    </w:div>
    <w:div w:id="1964268253">
      <w:bodyDiv w:val="1"/>
      <w:marLeft w:val="0"/>
      <w:marRight w:val="0"/>
      <w:marTop w:val="0"/>
      <w:marBottom w:val="0"/>
      <w:divBdr>
        <w:top w:val="none" w:sz="0" w:space="0" w:color="auto"/>
        <w:left w:val="none" w:sz="0" w:space="0" w:color="auto"/>
        <w:bottom w:val="none" w:sz="0" w:space="0" w:color="auto"/>
        <w:right w:val="none" w:sz="0" w:space="0" w:color="auto"/>
      </w:divBdr>
    </w:div>
    <w:div w:id="2000423346">
      <w:bodyDiv w:val="1"/>
      <w:marLeft w:val="0"/>
      <w:marRight w:val="0"/>
      <w:marTop w:val="0"/>
      <w:marBottom w:val="0"/>
      <w:divBdr>
        <w:top w:val="none" w:sz="0" w:space="0" w:color="auto"/>
        <w:left w:val="none" w:sz="0" w:space="0" w:color="auto"/>
        <w:bottom w:val="none" w:sz="0" w:space="0" w:color="auto"/>
        <w:right w:val="none" w:sz="0" w:space="0" w:color="auto"/>
      </w:divBdr>
    </w:div>
    <w:div w:id="2030839347">
      <w:bodyDiv w:val="1"/>
      <w:marLeft w:val="0"/>
      <w:marRight w:val="0"/>
      <w:marTop w:val="0"/>
      <w:marBottom w:val="0"/>
      <w:divBdr>
        <w:top w:val="none" w:sz="0" w:space="0" w:color="auto"/>
        <w:left w:val="none" w:sz="0" w:space="0" w:color="auto"/>
        <w:bottom w:val="none" w:sz="0" w:space="0" w:color="auto"/>
        <w:right w:val="none" w:sz="0" w:space="0" w:color="auto"/>
      </w:divBdr>
    </w:div>
    <w:div w:id="2050185272">
      <w:bodyDiv w:val="1"/>
      <w:marLeft w:val="0"/>
      <w:marRight w:val="0"/>
      <w:marTop w:val="0"/>
      <w:marBottom w:val="0"/>
      <w:divBdr>
        <w:top w:val="none" w:sz="0" w:space="0" w:color="auto"/>
        <w:left w:val="none" w:sz="0" w:space="0" w:color="auto"/>
        <w:bottom w:val="none" w:sz="0" w:space="0" w:color="auto"/>
        <w:right w:val="none" w:sz="0" w:space="0" w:color="auto"/>
      </w:divBdr>
    </w:div>
    <w:div w:id="212915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21ACA6-AEBD-4AA4-B86B-81E40A1356D8}">
  <ds:schemaRefs>
    <ds:schemaRef ds:uri="http://schemas.microsoft.com/sharepoint/events"/>
  </ds:schemaRefs>
</ds:datastoreItem>
</file>

<file path=customXml/itemProps2.xml><?xml version="1.0" encoding="utf-8"?>
<ds:datastoreItem xmlns:ds="http://schemas.openxmlformats.org/officeDocument/2006/customXml" ds:itemID="{E8202B7F-26ED-45B6-93B1-5629326FF147}">
  <ds:schemaRefs>
    <ds:schemaRef ds:uri="http://schemas.microsoft.com/office/2006/metadata/properties"/>
    <ds:schemaRef ds:uri="http://schemas.microsoft.com/office/infopath/2007/PartnerControls"/>
    <ds:schemaRef ds:uri="8ccc4631-9afc-4718-b120-5e2e37a03cc7"/>
    <ds:schemaRef ds:uri="http://schemas.microsoft.com/sharepoint/v4"/>
  </ds:schemaRefs>
</ds:datastoreItem>
</file>

<file path=customXml/itemProps3.xml><?xml version="1.0" encoding="utf-8"?>
<ds:datastoreItem xmlns:ds="http://schemas.openxmlformats.org/officeDocument/2006/customXml" ds:itemID="{B86AD2A4-1321-43F8-9961-C008D1A96719}">
  <ds:schemaRefs>
    <ds:schemaRef ds:uri="http://schemas.microsoft.com/sharepoint/v3/contenttype/forms"/>
  </ds:schemaRefs>
</ds:datastoreItem>
</file>

<file path=customXml/itemProps4.xml><?xml version="1.0" encoding="utf-8"?>
<ds:datastoreItem xmlns:ds="http://schemas.openxmlformats.org/officeDocument/2006/customXml" ds:itemID="{97CB1A47-0E12-4659-AB0E-DDA3EE6359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AEEC706-E266-4A45-BC9F-7F350E0F1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847</Words>
  <Characters>3333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3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1:55:00Z</cp:lastPrinted>
  <dcterms:created xsi:type="dcterms:W3CDTF">2015-05-25T03:33:00Z</dcterms:created>
  <dcterms:modified xsi:type="dcterms:W3CDTF">2015-05-2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WnC4Folder">
    <vt:lpwstr>Documents///Chapter 10 060614 - edit tracking</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2</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08:59.1845734+10:00</vt:lpwstr>
  </property>
  <property fmtid="{D5CDD505-2E9C-101B-9397-08002B2CF9AE}" pid="14" name="RecordPoint_ActiveItemMoved">
    <vt:lpwstr/>
  </property>
  <property fmtid="{D5CDD505-2E9C-101B-9397-08002B2CF9AE}" pid="15" name="RecordPoint_ActiveItemUniqueId">
    <vt:lpwstr>{a9096dcb-1039-467f-86a2-952a4023399f}</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